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F13788" w14:textId="77777777" w:rsidR="005D240B" w:rsidRPr="005B64D9" w:rsidRDefault="005D240B" w:rsidP="005D240B">
      <w:pPr>
        <w:spacing w:line="480" w:lineRule="auto"/>
        <w:jc w:val="both"/>
        <w:rPr>
          <w:b/>
          <w:bCs/>
          <w:sz w:val="22"/>
          <w:szCs w:val="22"/>
        </w:rPr>
      </w:pPr>
      <w:r w:rsidRPr="005B64D9">
        <w:rPr>
          <w:b/>
          <w:bCs/>
          <w:sz w:val="22"/>
          <w:szCs w:val="22"/>
        </w:rPr>
        <w:t>Systems-Level Insights into Bronchopulmonary Dysplasia from Meta-Analysis of Genome-Scale Studies</w:t>
      </w:r>
    </w:p>
    <w:p w14:paraId="29EC562B" w14:textId="77777777" w:rsidR="005D240B" w:rsidRPr="005B64D9" w:rsidRDefault="005D240B" w:rsidP="005D240B">
      <w:pPr>
        <w:spacing w:line="480" w:lineRule="auto"/>
        <w:jc w:val="both"/>
        <w:rPr>
          <w:b/>
          <w:bCs/>
          <w:sz w:val="22"/>
          <w:szCs w:val="22"/>
        </w:rPr>
      </w:pPr>
    </w:p>
    <w:p w14:paraId="6AB27514" w14:textId="77777777" w:rsidR="005D240B" w:rsidRPr="005B64D9" w:rsidRDefault="005D240B" w:rsidP="005D240B">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5B4268B7" w14:textId="77777777" w:rsidR="005D240B" w:rsidRPr="005B64D9" w:rsidRDefault="005D240B" w:rsidP="005D240B">
      <w:pPr>
        <w:spacing w:line="480" w:lineRule="auto"/>
        <w:jc w:val="both"/>
        <w:rPr>
          <w:sz w:val="22"/>
          <w:szCs w:val="22"/>
        </w:rPr>
      </w:pPr>
    </w:p>
    <w:p w14:paraId="1DB81644" w14:textId="77777777" w:rsidR="005D240B" w:rsidRPr="005B64D9" w:rsidRDefault="005D240B" w:rsidP="005D240B">
      <w:pPr>
        <w:spacing w:line="480" w:lineRule="auto"/>
        <w:jc w:val="both"/>
        <w:rPr>
          <w:sz w:val="22"/>
          <w:szCs w:val="22"/>
        </w:rPr>
      </w:pPr>
      <w:r w:rsidRPr="005B64D9">
        <w:rPr>
          <w:sz w:val="22"/>
          <w:szCs w:val="22"/>
        </w:rPr>
        <w:t>*  These authors contributed equally</w:t>
      </w:r>
    </w:p>
    <w:p w14:paraId="3A3AE3C1"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00402DAC" w14:textId="77777777" w:rsidR="005D240B" w:rsidRPr="005B64D9" w:rsidRDefault="005D240B" w:rsidP="005D240B">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3924C8B2" w14:textId="77777777" w:rsidR="005D240B" w:rsidRPr="005B64D9" w:rsidRDefault="005D240B" w:rsidP="005D240B">
      <w:pPr>
        <w:spacing w:line="480" w:lineRule="auto"/>
        <w:jc w:val="both"/>
        <w:rPr>
          <w:sz w:val="22"/>
          <w:szCs w:val="22"/>
        </w:rPr>
      </w:pPr>
    </w:p>
    <w:p w14:paraId="53342AC2"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Pr>
          <w:rFonts w:cs="Calibri"/>
          <w:color w:val="000000" w:themeColor="text1"/>
          <w:sz w:val="22"/>
          <w:szCs w:val="22"/>
        </w:rPr>
        <w:t>MAIC analysis</w:t>
      </w:r>
      <w:r w:rsidRPr="005B64D9">
        <w:rPr>
          <w:rFonts w:cs="Calibri"/>
          <w:color w:val="000000" w:themeColor="text1"/>
          <w:sz w:val="22"/>
          <w:szCs w:val="22"/>
        </w:rPr>
        <w:t xml:space="preserve"> of Bronchopulmonary Dysplasia</w:t>
      </w:r>
    </w:p>
    <w:p w14:paraId="13593164"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w:t>
      </w:r>
      <w:commentRangeStart w:id="0"/>
      <w:r w:rsidRPr="005B64D9">
        <w:rPr>
          <w:rFonts w:cs="Calibri"/>
          <w:b/>
          <w:bCs/>
          <w:color w:val="000000" w:themeColor="text1"/>
          <w:sz w:val="22"/>
          <w:szCs w:val="22"/>
        </w:rPr>
        <w:t>T</w:t>
      </w:r>
      <w:commentRangeEnd w:id="0"/>
      <w:r w:rsidRPr="005B64D9">
        <w:rPr>
          <w:rStyle w:val="CommentReference"/>
          <w:sz w:val="22"/>
          <w:szCs w:val="22"/>
        </w:rPr>
        <w:commentReference w:id="0"/>
      </w:r>
    </w:p>
    <w:p w14:paraId="5FC885CB" w14:textId="77777777" w:rsidR="005D240B" w:rsidRPr="005B64D9" w:rsidRDefault="005D240B" w:rsidP="005D240B">
      <w:pPr>
        <w:spacing w:line="480" w:lineRule="auto"/>
        <w:jc w:val="both"/>
        <w:rPr>
          <w:rFonts w:cs="Calibri"/>
          <w:b/>
          <w:bCs/>
          <w:color w:val="000000" w:themeColor="text1"/>
          <w:sz w:val="22"/>
          <w:szCs w:val="22"/>
        </w:rPr>
      </w:pPr>
    </w:p>
    <w:p w14:paraId="2AC1ACFE" w14:textId="77777777" w:rsidR="005D240B"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6316437E" w14:textId="77777777" w:rsidR="005D240B" w:rsidRPr="00CC2DFC" w:rsidRDefault="005D240B" w:rsidP="005D240B">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82833F4" w14:textId="77777777" w:rsidR="005D240B" w:rsidRPr="005B64D9" w:rsidRDefault="005D240B" w:rsidP="005D240B">
      <w:pPr>
        <w:spacing w:line="480" w:lineRule="auto"/>
        <w:jc w:val="both"/>
        <w:rPr>
          <w:rFonts w:cs="Calibri"/>
          <w:b/>
          <w:bCs/>
          <w:color w:val="000000" w:themeColor="text1"/>
          <w:sz w:val="22"/>
          <w:szCs w:val="22"/>
        </w:rPr>
      </w:pPr>
    </w:p>
    <w:p w14:paraId="695E0928"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5792247D" w14:textId="77777777" w:rsidR="005D240B" w:rsidRPr="005B64D9" w:rsidRDefault="005D240B" w:rsidP="005D240B">
      <w:pPr>
        <w:spacing w:line="480" w:lineRule="auto"/>
        <w:jc w:val="both"/>
        <w:rPr>
          <w:rFonts w:cs="Calibri"/>
          <w:b/>
          <w:bCs/>
          <w:color w:val="000000" w:themeColor="text1"/>
          <w:sz w:val="22"/>
          <w:szCs w:val="22"/>
        </w:rPr>
      </w:pPr>
    </w:p>
    <w:p w14:paraId="1C8EAAE6"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283F0B14" w14:textId="77777777" w:rsidR="005D240B" w:rsidRPr="005B64D9" w:rsidRDefault="005D240B" w:rsidP="005D240B">
      <w:pPr>
        <w:spacing w:line="480" w:lineRule="auto"/>
        <w:jc w:val="both"/>
        <w:rPr>
          <w:rFonts w:cs="Calibri"/>
          <w:b/>
          <w:bCs/>
          <w:color w:val="000000" w:themeColor="text1"/>
          <w:sz w:val="22"/>
          <w:szCs w:val="22"/>
        </w:rPr>
      </w:pPr>
    </w:p>
    <w:p w14:paraId="1598C9B9"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217F6E50" w14:textId="77777777" w:rsidR="005D240B" w:rsidRPr="005B64D9" w:rsidRDefault="005D240B" w:rsidP="005D240B">
      <w:pPr>
        <w:spacing w:line="480" w:lineRule="auto"/>
        <w:jc w:val="both"/>
        <w:rPr>
          <w:rFonts w:cs="Calibri"/>
          <w:color w:val="000000" w:themeColor="text1"/>
          <w:sz w:val="22"/>
          <w:szCs w:val="22"/>
        </w:rPr>
      </w:pPr>
    </w:p>
    <w:p w14:paraId="30B7BE11" w14:textId="77777777" w:rsidR="005D240B" w:rsidRPr="005B64D9" w:rsidRDefault="005D240B" w:rsidP="005D240B">
      <w:pPr>
        <w:spacing w:line="480" w:lineRule="auto"/>
        <w:jc w:val="both"/>
        <w:rPr>
          <w:rFonts w:cs="Calibri"/>
          <w:b/>
          <w:bCs/>
          <w:color w:val="000000" w:themeColor="text1"/>
          <w:sz w:val="22"/>
          <w:szCs w:val="22"/>
        </w:rPr>
      </w:pPr>
    </w:p>
    <w:p w14:paraId="14036533"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14E12E4" w14:textId="77777777" w:rsidR="005D240B" w:rsidRPr="005B64D9" w:rsidRDefault="005D240B" w:rsidP="005D240B">
      <w:pPr>
        <w:spacing w:line="480" w:lineRule="auto"/>
        <w:jc w:val="both"/>
        <w:rPr>
          <w:rFonts w:cs="Calibri"/>
          <w:color w:val="000000" w:themeColor="text1"/>
          <w:sz w:val="22"/>
          <w:szCs w:val="22"/>
        </w:rPr>
      </w:pPr>
    </w:p>
    <w:p w14:paraId="0B37ABF8" w14:textId="77777777" w:rsidR="005D240B" w:rsidRPr="005B64D9" w:rsidRDefault="005D240B" w:rsidP="005D240B">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71CCF539" w14:textId="77777777" w:rsidR="005D240B" w:rsidRPr="005B64D9" w:rsidRDefault="005D240B" w:rsidP="005D240B">
      <w:pPr>
        <w:spacing w:line="480" w:lineRule="auto"/>
        <w:jc w:val="both"/>
        <w:rPr>
          <w:b/>
          <w:bCs/>
          <w:sz w:val="22"/>
          <w:szCs w:val="22"/>
        </w:rPr>
      </w:pPr>
      <w:r w:rsidRPr="005B64D9">
        <w:rPr>
          <w:b/>
          <w:bCs/>
          <w:sz w:val="22"/>
          <w:szCs w:val="22"/>
        </w:rPr>
        <w:br w:type="column"/>
      </w:r>
      <w:r w:rsidRPr="005B64D9">
        <w:rPr>
          <w:b/>
          <w:bCs/>
          <w:sz w:val="22"/>
          <w:szCs w:val="22"/>
        </w:rPr>
        <w:lastRenderedPageBreak/>
        <w:t>Background</w:t>
      </w:r>
    </w:p>
    <w:p w14:paraId="5EE88B62" w14:textId="77777777" w:rsidR="005D240B" w:rsidRPr="005B64D9" w:rsidRDefault="005D240B" w:rsidP="005D240B">
      <w:pPr>
        <w:spacing w:line="480" w:lineRule="auto"/>
        <w:jc w:val="both"/>
        <w:rPr>
          <w:sz w:val="22"/>
          <w:szCs w:val="22"/>
        </w:rPr>
      </w:pPr>
    </w:p>
    <w:p w14:paraId="1A381C39" w14:textId="77777777" w:rsidR="005D240B" w:rsidRPr="005B64D9" w:rsidRDefault="005D240B" w:rsidP="005D240B">
      <w:pPr>
        <w:spacing w:line="480" w:lineRule="auto"/>
        <w:jc w:val="both"/>
        <w:rPr>
          <w:color w:val="FF0000"/>
          <w:sz w:val="22"/>
          <w:szCs w:val="22"/>
        </w:rPr>
      </w:pPr>
      <w:r w:rsidRPr="005B64D9">
        <w:rPr>
          <w:sz w:val="22"/>
          <w:szCs w:val="22"/>
        </w:rPr>
        <w:t>Bronchopulmonary dysplasia (BPD), also known as Chronic Lung Disease, is one of the most common complications of preterm birth, affecting up to 30% of preterm infants born before 32 weeks post-menstrual age (PMA).</w:t>
      </w:r>
      <w:r w:rsidRPr="005B64D9">
        <w:rPr>
          <w:sz w:val="22"/>
          <w:szCs w:val="22"/>
        </w:rPr>
        <w:fldChar w:fldCharType="begin"/>
      </w:r>
      <w:r>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Pr="005B64D9">
        <w:rPr>
          <w:sz w:val="22"/>
          <w:szCs w:val="22"/>
        </w:rPr>
        <w:fldChar w:fldCharType="separate"/>
      </w:r>
      <w:r w:rsidRPr="009E4E9B">
        <w:rPr>
          <w:rFonts w:ascii="Aptos" w:cs="Times New Roman"/>
          <w:sz w:val="22"/>
        </w:rPr>
        <w:t>(</w:t>
      </w:r>
      <w:r w:rsidRPr="009E4E9B">
        <w:rPr>
          <w:rFonts w:ascii="Aptos" w:cs="Times New Roman"/>
          <w:i/>
          <w:iCs/>
          <w:sz w:val="22"/>
        </w:rPr>
        <w:t>Neonatal Data Analysis Unit (NDAU). Neonatal Health Intelligence Tool. 2021. Available: Https://Www.Imperial.Ac.Uk/Neonatal-Data-Analysis-Unit/Neonatal-Data-Analysis-Unit/Neonatal-Data-Visualisations/</w:t>
      </w:r>
      <w:r w:rsidRPr="009E4E9B">
        <w:rPr>
          <w:rFonts w:ascii="Aptos" w:cs="Times New Roman"/>
          <w:sz w:val="22"/>
        </w:rPr>
        <w:t>, n.d.)</w:t>
      </w:r>
      <w:r w:rsidRPr="005B64D9">
        <w:rPr>
          <w:sz w:val="22"/>
          <w:szCs w:val="22"/>
        </w:rPr>
        <w:fldChar w:fldCharType="end"/>
      </w:r>
      <w:r w:rsidRPr="005B64D9">
        <w:rPr>
          <w:sz w:val="22"/>
          <w:szCs w:val="22"/>
          <w:vertAlign w:val="superscript"/>
        </w:rPr>
        <w:t>,</w:t>
      </w:r>
      <w:r w:rsidRPr="005B64D9">
        <w:rPr>
          <w:sz w:val="22"/>
          <w:szCs w:val="22"/>
        </w:rPr>
        <w:fldChar w:fldCharType="begin"/>
      </w:r>
      <w:r>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Isayama et al., 2017; Jensen et al., 2019)</w:t>
      </w:r>
      <w:r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Pr="005B64D9">
        <w:rPr>
          <w:rFonts w:eastAsia="Times New Roman"/>
          <w:sz w:val="22"/>
          <w:szCs w:val="22"/>
          <w:lang w:eastAsia="en-GB"/>
        </w:rPr>
        <w:fldChar w:fldCharType="separate"/>
      </w:r>
      <w:r w:rsidRPr="009E4E9B">
        <w:rPr>
          <w:rFonts w:ascii="Aptos" w:cs="Times New Roman"/>
          <w:sz w:val="22"/>
        </w:rPr>
        <w:t xml:space="preserve">(Gilfillan et al., 2021; </w:t>
      </w:r>
      <w:proofErr w:type="spellStart"/>
      <w:r w:rsidRPr="009E4E9B">
        <w:rPr>
          <w:rFonts w:ascii="Aptos" w:cs="Times New Roman"/>
          <w:sz w:val="22"/>
        </w:rPr>
        <w:t>Thébaud</w:t>
      </w:r>
      <w:proofErr w:type="spellEnd"/>
      <w:r w:rsidRPr="009E4E9B">
        <w:rPr>
          <w:rFonts w:ascii="Aptos" w:cs="Times New Roman"/>
          <w:sz w:val="22"/>
        </w:rPr>
        <w:t xml:space="preserve"> et al., 2019)</w:t>
      </w:r>
      <w:r w:rsidRPr="005B64D9">
        <w:rPr>
          <w:rFonts w:eastAsia="Times New Roman"/>
          <w:sz w:val="22"/>
          <w:szCs w:val="22"/>
          <w:lang w:eastAsia="en-GB"/>
        </w:rPr>
        <w:fldChar w:fldCharType="end"/>
      </w:r>
      <w:r w:rsidRPr="005B64D9">
        <w:rPr>
          <w:rFonts w:eastAsia="Times New Roman"/>
          <w:sz w:val="22"/>
          <w:szCs w:val="22"/>
          <w:lang w:eastAsia="en-GB"/>
        </w:rPr>
        <w:t xml:space="preserve"> </w:t>
      </w:r>
      <w:r w:rsidRPr="005B64D9">
        <w:rPr>
          <w:sz w:val="22"/>
          <w:szCs w:val="22"/>
        </w:rPr>
        <w:t>The effects of BPD are life-long; individuals with BPD are more likely to require rehospitalisation during their childhood, to have limited lung function and to display delayed neurodevelopment, compared to those born preterm without BPD.</w:t>
      </w:r>
      <w:r w:rsidRPr="005B64D9">
        <w:rPr>
          <w:rFonts w:eastAsia="Times New Roman"/>
          <w:sz w:val="22"/>
          <w:szCs w:val="22"/>
          <w:lang w:eastAsia="en-GB"/>
        </w:rPr>
        <w:fldChar w:fldCharType="begin"/>
      </w:r>
      <w:r>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onfidence interval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Moreover, there was no obvious heterogeneity across the studies (\n                P\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17,\n                I\n                2\n                </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0%). The pooled OR remained stable and ranged from 1.65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35–2.01) to 1.78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Pr>
          <w:rFonts w:ascii="Arial" w:eastAsia="Times New Roman" w:hAnsi="Arial" w:cs="Arial"/>
          <w:sz w:val="22"/>
          <w:szCs w:val="22"/>
          <w:lang w:eastAsia="en-GB"/>
        </w:rPr>
        <w:instrText> </w:instrText>
      </w:r>
      <w:r>
        <w:rPr>
          <w:rFonts w:eastAsia="Times New Roman"/>
          <w:sz w:val="22"/>
          <w:szCs w:val="22"/>
          <w:lang w:eastAsia="en-GB"/>
        </w:rPr>
        <w:instrText>&gt; |\n                Z\n                | =</w:instrText>
      </w:r>
      <w:r>
        <w:rPr>
          <w:rFonts w:ascii="Arial" w:eastAsia="Times New Roman" w:hAnsi="Arial" w:cs="Arial"/>
          <w:sz w:val="22"/>
          <w:szCs w:val="22"/>
          <w:lang w:eastAsia="en-GB"/>
        </w:rPr>
        <w:instrText> </w:instrText>
      </w:r>
      <w:r>
        <w:rPr>
          <w:rFonts w:eastAsia="Times New Roman"/>
          <w:sz w:val="22"/>
          <w:szCs w:val="22"/>
          <w:lang w:eastAsia="en-GB"/>
        </w:rPr>
        <w:instrText xml:space="preserve">0.602 for Begg’s test, and\n                P\n                </w:instrText>
      </w:r>
      <w:r>
        <w:rPr>
          <w:rFonts w:ascii="Arial" w:eastAsia="Times New Roman" w:hAnsi="Arial" w:cs="Arial"/>
          <w:sz w:val="22"/>
          <w:szCs w:val="22"/>
          <w:lang w:eastAsia="en-GB"/>
        </w:rPr>
        <w:instrText> </w:instrText>
      </w:r>
      <w:r>
        <w:rPr>
          <w:rFonts w:eastAsia="Times New Roman"/>
          <w:sz w:val="22"/>
          <w:szCs w:val="22"/>
          <w:lang w:eastAsia="en-GB"/>
        </w:rPr>
        <w:instrText>&gt; |\n                t\n                | =</w:instrText>
      </w:r>
      <w:r>
        <w:rPr>
          <w:rFonts w:ascii="Arial" w:eastAsia="Times New Roman" w:hAnsi="Arial" w:cs="Arial"/>
          <w:sz w:val="22"/>
          <w:szCs w:val="22"/>
          <w:lang w:eastAsia="en-GB"/>
        </w:rPr>
        <w:instrText> </w:instrText>
      </w:r>
      <w:r>
        <w:rPr>
          <w:rFonts w:eastAsia="Times New Roman"/>
          <w:sz w:val="22"/>
          <w:szCs w:val="22"/>
          <w:lang w:eastAsia="en-GB"/>
        </w:rPr>
        <w:instrText>0.991 for Egger’s test).\n              \n            \n            \n              Conclusions\n              Our findings indicate that preterm infants with BPD have a much higher risk of developing asthma in the future (OR</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1.73, 95% CI</w:instrText>
      </w:r>
      <w:r>
        <w:rPr>
          <w:rFonts w:ascii="Arial" w:eastAsia="Times New Roman" w:hAnsi="Arial" w:cs="Arial"/>
          <w:sz w:val="22"/>
          <w:szCs w:val="22"/>
          <w:lang w:eastAsia="en-GB"/>
        </w:rPr>
        <w:instrText> </w:instrText>
      </w:r>
      <w:r>
        <w:rPr>
          <w:rFonts w:eastAsia="Times New Roman"/>
          <w:sz w:val="22"/>
          <w:szCs w:val="22"/>
          <w:lang w:eastAsia="en-GB"/>
        </w:rPr>
        <w:instrText>=</w:instrText>
      </w:r>
      <w:r>
        <w:rPr>
          <w:rFonts w:ascii="Arial" w:eastAsia="Times New Roman" w:hAnsi="Arial" w:cs="Arial"/>
          <w:sz w:val="22"/>
          <w:szCs w:val="22"/>
          <w:lang w:eastAsia="en-GB"/>
        </w:rPr>
        <w:instrText> </w:instrText>
      </w:r>
      <w:r>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Pr="005B64D9">
        <w:rPr>
          <w:rFonts w:eastAsia="Times New Roman"/>
          <w:sz w:val="22"/>
          <w:szCs w:val="22"/>
          <w:lang w:eastAsia="en-GB"/>
        </w:rPr>
        <w:fldChar w:fldCharType="separate"/>
      </w:r>
      <w:r>
        <w:rPr>
          <w:rFonts w:cs="Times New Roman"/>
          <w:sz w:val="22"/>
          <w:szCs w:val="22"/>
        </w:rPr>
        <w:t>(</w:t>
      </w:r>
      <w:proofErr w:type="spellStart"/>
      <w:r>
        <w:rPr>
          <w:rFonts w:cs="Times New Roman"/>
          <w:sz w:val="22"/>
          <w:szCs w:val="22"/>
        </w:rPr>
        <w:t>Dassios</w:t>
      </w:r>
      <w:proofErr w:type="spellEnd"/>
      <w:r>
        <w:rPr>
          <w:rFonts w:cs="Times New Roman"/>
          <w:sz w:val="22"/>
          <w:szCs w:val="22"/>
        </w:rPr>
        <w:t xml:space="preserve"> &amp; Greenough, 2021; Greenough, 2000, 2006; Sun et al., 2023)</w:t>
      </w:r>
      <w:r w:rsidRPr="005B64D9">
        <w:rPr>
          <w:rFonts w:eastAsia="Times New Roman"/>
          <w:sz w:val="22"/>
          <w:szCs w:val="22"/>
          <w:lang w:eastAsia="en-GB"/>
        </w:rPr>
        <w:fldChar w:fldCharType="end"/>
      </w:r>
    </w:p>
    <w:p w14:paraId="759F8694" w14:textId="77777777" w:rsidR="005D240B" w:rsidRPr="005B64D9" w:rsidRDefault="005D240B" w:rsidP="005D240B">
      <w:pPr>
        <w:spacing w:line="480" w:lineRule="auto"/>
        <w:jc w:val="both"/>
        <w:rPr>
          <w:color w:val="000000" w:themeColor="text1"/>
          <w:sz w:val="22"/>
          <w:szCs w:val="22"/>
        </w:rPr>
      </w:pPr>
    </w:p>
    <w:p w14:paraId="03FACDBC" w14:textId="77777777" w:rsidR="005D240B" w:rsidRPr="005B64D9" w:rsidRDefault="005D240B" w:rsidP="005D240B">
      <w:pPr>
        <w:spacing w:line="480" w:lineRule="auto"/>
        <w:jc w:val="both"/>
        <w:rPr>
          <w:sz w:val="22"/>
          <w:szCs w:val="22"/>
        </w:rPr>
      </w:pPr>
      <w:r w:rsidRPr="005B64D9">
        <w:rPr>
          <w:color w:val="000000" w:themeColor="text1"/>
          <w:sz w:val="22"/>
          <w:szCs w:val="22"/>
        </w:rPr>
        <w:t xml:space="preserve">Understanding the molecular mechanisms that contribute to BPD could aid in risk prediction, targeted therapies, and understanding disease mechanisms. The heterogeneity of the disease has hampered efforts to identify reliable, consistent biomarkers. </w:t>
      </w:r>
      <w:r>
        <w:rPr>
          <w:sz w:val="22"/>
          <w:szCs w:val="22"/>
        </w:rPr>
        <w:t>A</w:t>
      </w:r>
      <w:r w:rsidRPr="005B64D9">
        <w:rPr>
          <w:sz w:val="22"/>
          <w:szCs w:val="22"/>
        </w:rPr>
        <w:t>longside evidence from twin studies pointing to a possible heritable component in BPD</w:t>
      </w:r>
      <w:r w:rsidRPr="005B64D9">
        <w:rPr>
          <w:color w:val="000000" w:themeColor="text1"/>
          <w:sz w:val="22"/>
          <w:szCs w:val="22"/>
        </w:rPr>
        <w:fldChar w:fldCharType="begin"/>
      </w:r>
      <w:r>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Pr>
          <w:rFonts w:ascii="Sylfaen" w:hAnsi="Sylfaen" w:cs="Sylfaen"/>
          <w:color w:val="000000" w:themeColor="text1"/>
          <w:sz w:val="22"/>
          <w:szCs w:val="22"/>
        </w:rPr>
        <w:instrText>Յ</w:instrText>
      </w:r>
      <w:r>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Pr>
          <w:rFonts w:ascii="Sylfaen" w:hAnsi="Sylfaen" w:cs="Sylfaen"/>
          <w:color w:val="000000" w:themeColor="text1"/>
          <w:sz w:val="22"/>
          <w:szCs w:val="22"/>
        </w:rPr>
        <w:instrText>Յ</w:instrText>
      </w:r>
      <w:r>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Pr>
          <w:rFonts w:ascii="Sylfaen" w:hAnsi="Sylfaen" w:cs="Sylfaen"/>
          <w:color w:val="000000" w:themeColor="text1"/>
          <w:sz w:val="22"/>
          <w:szCs w:val="22"/>
        </w:rPr>
        <w:instrText>Ն</w:instrText>
      </w:r>
      <w:r>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Pr="005B64D9">
        <w:rPr>
          <w:color w:val="000000" w:themeColor="text1"/>
          <w:sz w:val="22"/>
          <w:szCs w:val="22"/>
        </w:rPr>
        <w:fldChar w:fldCharType="separate"/>
      </w:r>
      <w:r>
        <w:rPr>
          <w:rFonts w:cs="Times New Roman"/>
          <w:color w:val="000000" w:themeColor="text1"/>
          <w:sz w:val="22"/>
          <w:szCs w:val="22"/>
        </w:rPr>
        <w:t>(Bhandari et al., 2006; Lavoie et al., 2008)</w:t>
      </w:r>
      <w:r w:rsidRPr="005B64D9">
        <w:rPr>
          <w:color w:val="000000" w:themeColor="text1"/>
          <w:sz w:val="22"/>
          <w:szCs w:val="22"/>
        </w:rPr>
        <w:fldChar w:fldCharType="end"/>
      </w:r>
      <w:r w:rsidRPr="005B64D9">
        <w:rPr>
          <w:color w:val="000000" w:themeColor="text1"/>
          <w:sz w:val="22"/>
          <w:szCs w:val="22"/>
        </w:rPr>
        <w:t xml:space="preserve"> some candidates have been identified (e.g. SPOCK2, CRP)</w:t>
      </w:r>
      <w:r>
        <w:rPr>
          <w:color w:val="000000" w:themeColor="text1"/>
          <w:sz w:val="22"/>
          <w:szCs w:val="22"/>
        </w:rPr>
        <w:t>. Though</w:t>
      </w:r>
      <w:r w:rsidRPr="005B64D9">
        <w:rPr>
          <w:color w:val="000000" w:themeColor="text1"/>
          <w:sz w:val="22"/>
          <w:szCs w:val="22"/>
        </w:rPr>
        <w:t xml:space="preserve"> no gene has been significantly associated with the development of BPD via Genome Wide Association Studies (GWAS) or exome sequencing.</w:t>
      </w:r>
      <w:r w:rsidRPr="005B64D9">
        <w:rPr>
          <w:color w:val="000000" w:themeColor="text1"/>
          <w:sz w:val="22"/>
          <w:szCs w:val="22"/>
        </w:rPr>
        <w:fldChar w:fldCharType="begin"/>
      </w:r>
      <w:r>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555) and non-Finnish (\n              n</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3.4</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2.9</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10\n              –4\n              ) and the SNP rs3093059 associated nominally with plasma CRP levels. Finally, SNP rs11265269 was identified as a risk factor of BPD (OR 1.8,\n              p\n              </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5.3</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Pr>
          <w:rFonts w:ascii="Arial" w:hAnsi="Arial" w:cs="Arial"/>
          <w:color w:val="000000" w:themeColor="text1"/>
          <w:sz w:val="22"/>
          <w:szCs w:val="22"/>
        </w:rPr>
        <w:instrText> </w:instrText>
      </w:r>
      <w:r>
        <w:rPr>
          <w:color w:val="000000" w:themeColor="text1"/>
          <w:sz w:val="22"/>
          <w:szCs w:val="22"/>
        </w:rPr>
        <w:instrText>=</w:instrText>
      </w:r>
      <w:r>
        <w:rPr>
          <w:rFonts w:ascii="Arial" w:hAnsi="Arial" w:cs="Arial"/>
          <w:color w:val="000000" w:themeColor="text1"/>
          <w:sz w:val="22"/>
          <w:szCs w:val="22"/>
        </w:rPr>
        <w:instrText> </w:instrText>
      </w:r>
      <w:r>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Pr="005B64D9">
        <w:rPr>
          <w:color w:val="000000" w:themeColor="text1"/>
          <w:sz w:val="22"/>
          <w:szCs w:val="22"/>
        </w:rPr>
        <w:fldChar w:fldCharType="separate"/>
      </w:r>
      <w:r>
        <w:rPr>
          <w:rFonts w:cs="Times New Roman"/>
          <w:color w:val="000000" w:themeColor="text1"/>
          <w:sz w:val="22"/>
          <w:szCs w:val="22"/>
        </w:rPr>
        <w:t>(</w:t>
      </w:r>
      <w:proofErr w:type="spellStart"/>
      <w:r>
        <w:rPr>
          <w:rFonts w:cs="Times New Roman"/>
          <w:color w:val="000000" w:themeColor="text1"/>
          <w:sz w:val="22"/>
          <w:szCs w:val="22"/>
        </w:rPr>
        <w:t>Ambalavanan</w:t>
      </w:r>
      <w:proofErr w:type="spellEnd"/>
      <w:r>
        <w:rPr>
          <w:rFonts w:cs="Times New Roman"/>
          <w:color w:val="000000" w:themeColor="text1"/>
          <w:sz w:val="22"/>
          <w:szCs w:val="22"/>
        </w:rPr>
        <w:t xml:space="preserve"> et al., 2015; </w:t>
      </w:r>
      <w:proofErr w:type="spellStart"/>
      <w:r>
        <w:rPr>
          <w:rFonts w:cs="Times New Roman"/>
          <w:color w:val="000000" w:themeColor="text1"/>
          <w:sz w:val="22"/>
          <w:szCs w:val="22"/>
        </w:rPr>
        <w:t>Hadchouel</w:t>
      </w:r>
      <w:proofErr w:type="spellEnd"/>
      <w:r>
        <w:rPr>
          <w:rFonts w:cs="Times New Roman"/>
          <w:color w:val="000000" w:themeColor="text1"/>
          <w:sz w:val="22"/>
          <w:szCs w:val="22"/>
        </w:rPr>
        <w:t xml:space="preserve"> et al., 2011; Mahlman et al., 2017; Torgerson et al., 2018; H. Wang et al., 2013)</w:t>
      </w:r>
      <w:r w:rsidRPr="005B64D9">
        <w:rPr>
          <w:color w:val="000000" w:themeColor="text1"/>
          <w:sz w:val="22"/>
          <w:szCs w:val="22"/>
        </w:rPr>
        <w:fldChar w:fldCharType="end"/>
      </w:r>
      <w:r w:rsidRPr="005B64D9">
        <w:rPr>
          <w:color w:val="000000" w:themeColor="text1"/>
          <w:sz w:val="22"/>
          <w:szCs w:val="22"/>
        </w:rPr>
        <w:t xml:space="preserve"> </w:t>
      </w:r>
      <w:r>
        <w:rPr>
          <w:sz w:val="22"/>
          <w:szCs w:val="22"/>
        </w:rPr>
        <w:t xml:space="preserve">Recently, </w:t>
      </w:r>
      <w:r>
        <w:rPr>
          <w:color w:val="000000" w:themeColor="text1"/>
          <w:sz w:val="22"/>
          <w:szCs w:val="22"/>
        </w:rPr>
        <w:t>t</w:t>
      </w:r>
      <w:r w:rsidRPr="005B64D9">
        <w:rPr>
          <w:color w:val="000000" w:themeColor="text1"/>
          <w:sz w:val="22"/>
          <w:szCs w:val="22"/>
        </w:rPr>
        <w:t xml:space="preserve">ranscriptomic data has been used to identify four endotypes of BPD, distinguished by T helper </w:t>
      </w:r>
      <w:r w:rsidRPr="005B64D9">
        <w:rPr>
          <w:sz w:val="22"/>
          <w:szCs w:val="22"/>
        </w:rPr>
        <w:t>cell and T cell signalling.</w:t>
      </w:r>
      <w:r w:rsidRPr="005B64D9">
        <w:rPr>
          <w:sz w:val="22"/>
          <w:szCs w:val="22"/>
        </w:rPr>
        <w:fldChar w:fldCharType="begin"/>
      </w:r>
      <w:r>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Pr="005B64D9">
        <w:rPr>
          <w:sz w:val="22"/>
          <w:szCs w:val="22"/>
        </w:rPr>
        <w:fldChar w:fldCharType="separate"/>
      </w:r>
      <w:r>
        <w:rPr>
          <w:rFonts w:cs="Times New Roman"/>
          <w:sz w:val="22"/>
          <w:szCs w:val="22"/>
        </w:rPr>
        <w:t>(Moreira et al., 2023)</w:t>
      </w:r>
      <w:r w:rsidRPr="005B64D9">
        <w:rPr>
          <w:sz w:val="22"/>
          <w:szCs w:val="22"/>
        </w:rPr>
        <w:fldChar w:fldCharType="end"/>
      </w:r>
      <w:r w:rsidRPr="005B64D9">
        <w:rPr>
          <w:sz w:val="22"/>
          <w:szCs w:val="22"/>
        </w:rPr>
        <w:t xml:space="preserve">  Integrating results from heterogenous sources can allow for novel insights</w:t>
      </w:r>
      <w:r>
        <w:rPr>
          <w:sz w:val="22"/>
          <w:szCs w:val="22"/>
        </w:rPr>
        <w:t xml:space="preserve">, </w:t>
      </w:r>
      <w:r w:rsidRPr="005B64D9">
        <w:rPr>
          <w:sz w:val="22"/>
          <w:szCs w:val="22"/>
        </w:rPr>
        <w:t>reflect</w:t>
      </w:r>
      <w:r>
        <w:rPr>
          <w:sz w:val="22"/>
          <w:szCs w:val="22"/>
        </w:rPr>
        <w:t>ing</w:t>
      </w:r>
      <w:r w:rsidRPr="005B64D9">
        <w:rPr>
          <w:sz w:val="22"/>
          <w:szCs w:val="22"/>
        </w:rPr>
        <w:t xml:space="preserve"> an ongoing effort to incorporate insights from genome-scale research, complementing the longstanding emphasis on clinical studies in the field.  </w:t>
      </w:r>
    </w:p>
    <w:p w14:paraId="47B3636A" w14:textId="77777777" w:rsidR="005D240B" w:rsidRPr="005B64D9" w:rsidRDefault="005D240B" w:rsidP="005D240B">
      <w:pPr>
        <w:spacing w:line="480" w:lineRule="auto"/>
        <w:jc w:val="both"/>
        <w:rPr>
          <w:sz w:val="22"/>
          <w:szCs w:val="22"/>
        </w:rPr>
      </w:pPr>
      <w:r w:rsidRPr="005B64D9">
        <w:rPr>
          <w:sz w:val="22"/>
          <w:szCs w:val="22"/>
        </w:rPr>
        <w:lastRenderedPageBreak/>
        <w:t>Comparative transcriptomic analyses across species can provide valuable insights into common mechanisms while also highlighting potential species-specific responses.</w:t>
      </w:r>
      <w:r>
        <w:rPr>
          <w:sz w:val="22"/>
          <w:szCs w:val="22"/>
        </w:rPr>
        <w:t xml:space="preserve"> </w:t>
      </w:r>
      <w:r w:rsidRPr="005B64D9">
        <w:rPr>
          <w:sz w:val="22"/>
          <w:szCs w:val="22"/>
        </w:rPr>
        <w:t>Rodent models, 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Pr="005B64D9">
        <w:rPr>
          <w:sz w:val="22"/>
          <w:szCs w:val="22"/>
        </w:rPr>
        <w:fldChar w:fldCharType="begin"/>
      </w:r>
      <w:r>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Pr="005B64D9">
        <w:rPr>
          <w:sz w:val="22"/>
          <w:szCs w:val="22"/>
        </w:rPr>
        <w:fldChar w:fldCharType="separate"/>
      </w:r>
      <w:r>
        <w:rPr>
          <w:rFonts w:cs="Times New Roman"/>
          <w:sz w:val="22"/>
          <w:szCs w:val="22"/>
        </w:rPr>
        <w:t>(Hurskainen et al., 2021)</w:t>
      </w:r>
      <w:r w:rsidRPr="005B64D9">
        <w:rPr>
          <w:sz w:val="22"/>
          <w:szCs w:val="22"/>
        </w:rPr>
        <w:fldChar w:fldCharType="end"/>
      </w:r>
      <w:r w:rsidRPr="005B64D9">
        <w:rPr>
          <w:sz w:val="22"/>
          <w:szCs w:val="22"/>
        </w:rPr>
        <w:t xml:space="preserve"> </w:t>
      </w:r>
    </w:p>
    <w:p w14:paraId="47F9A33D" w14:textId="77777777" w:rsidR="005D240B" w:rsidRPr="005B64D9" w:rsidRDefault="005D240B" w:rsidP="005D240B">
      <w:pPr>
        <w:spacing w:line="480" w:lineRule="auto"/>
        <w:jc w:val="both"/>
        <w:rPr>
          <w:sz w:val="22"/>
          <w:szCs w:val="22"/>
        </w:rPr>
      </w:pPr>
    </w:p>
    <w:p w14:paraId="4EF82ACF" w14:textId="77777777" w:rsidR="005D240B" w:rsidRPr="005B64D9" w:rsidRDefault="005D240B" w:rsidP="005D240B">
      <w:pPr>
        <w:spacing w:line="480" w:lineRule="auto"/>
        <w:jc w:val="both"/>
        <w:rPr>
          <w:sz w:val="22"/>
          <w:szCs w:val="22"/>
        </w:rPr>
      </w:pPr>
      <w:r w:rsidRPr="005B64D9">
        <w:rPr>
          <w:sz w:val="22"/>
          <w:szCs w:val="22"/>
        </w:rPr>
        <w:t>We conducted two concurrent systematic reviews of the BPD literature, focusing on genome-scale studies in humans and rodents. Results were extracted from identified studies, where possible, and analysed using Meta Analysis by Information Content (MAIC) algorithm. MAIC is a previously described algorithm that uses data-driven gene list weightings to produce a comprehensive ranked list of genes associated with the trait of interest.</w:t>
      </w:r>
      <w:r w:rsidRPr="005B64D9">
        <w:rPr>
          <w:sz w:val="22"/>
          <w:szCs w:val="22"/>
        </w:rPr>
        <w:fldChar w:fldCharType="begin"/>
      </w:r>
      <w:r>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 Parkinson et al., 2020; The GenOMICC Investigators et al., 2021; B. Wang et al., 2022)</w:t>
      </w:r>
      <w:r w:rsidRPr="005B64D9">
        <w:rPr>
          <w:sz w:val="22"/>
          <w:szCs w:val="22"/>
        </w:rPr>
        <w:fldChar w:fldCharType="end"/>
      </w:r>
    </w:p>
    <w:p w14:paraId="218F2443" w14:textId="77777777" w:rsidR="005D240B" w:rsidRPr="005B64D9" w:rsidRDefault="005D240B" w:rsidP="005D240B">
      <w:pPr>
        <w:spacing w:line="480" w:lineRule="auto"/>
        <w:jc w:val="both"/>
        <w:rPr>
          <w:sz w:val="22"/>
          <w:szCs w:val="22"/>
        </w:rPr>
      </w:pPr>
    </w:p>
    <w:p w14:paraId="0B6EE8BF" w14:textId="77777777" w:rsidR="005D240B" w:rsidRPr="005B64D9" w:rsidRDefault="005D240B" w:rsidP="005D240B">
      <w:pPr>
        <w:spacing w:line="480" w:lineRule="auto"/>
        <w:jc w:val="both"/>
        <w:rPr>
          <w:color w:val="FF0000"/>
          <w:sz w:val="22"/>
          <w:szCs w:val="22"/>
        </w:rPr>
      </w:pPr>
      <w:r w:rsidRPr="005B64D9">
        <w:rPr>
          <w:sz w:val="22"/>
          <w:szCs w:val="22"/>
        </w:rPr>
        <w:t>Our findings demonstrate that BPD is a complex disease which involves dysregulation in adaptive immune signalling, and extracellular matrix organisation</w:t>
      </w:r>
      <w:commentRangeStart w:id="1"/>
      <w:r w:rsidRPr="005B64D9">
        <w:rPr>
          <w:sz w:val="22"/>
          <w:szCs w:val="22"/>
        </w:rPr>
        <w:t>.</w:t>
      </w:r>
      <w:commentRangeEnd w:id="1"/>
      <w:r w:rsidRPr="005B64D9">
        <w:rPr>
          <w:rStyle w:val="CommentReference"/>
          <w:sz w:val="22"/>
          <w:szCs w:val="22"/>
        </w:rPr>
        <w:commentReference w:id="1"/>
      </w:r>
      <w:r w:rsidRPr="005B64D9">
        <w:rPr>
          <w:sz w:val="22"/>
          <w:szCs w:val="22"/>
        </w:rPr>
        <w:t xml:space="preserve"> Of note, T cell-associated genes feature prominently suggesting</w:t>
      </w:r>
      <w:r>
        <w:rPr>
          <w:sz w:val="22"/>
          <w:szCs w:val="22"/>
        </w:rPr>
        <w:t>,</w:t>
      </w:r>
      <w:r w:rsidRPr="005B64D9">
        <w:rPr>
          <w:sz w:val="22"/>
          <w:szCs w:val="22"/>
        </w:rPr>
        <w:t xml:space="preserve"> with recent studies, that </w:t>
      </w:r>
      <w:commentRangeStart w:id="2"/>
      <w:r w:rsidRPr="005B64D9">
        <w:rPr>
          <w:sz w:val="22"/>
          <w:szCs w:val="22"/>
        </w:rPr>
        <w:t xml:space="preserve">adaptive immunity </w:t>
      </w:r>
      <w:commentRangeEnd w:id="2"/>
      <w:r>
        <w:rPr>
          <w:rStyle w:val="CommentReference"/>
        </w:rPr>
        <w:commentReference w:id="2"/>
      </w:r>
      <w:r w:rsidRPr="005B64D9">
        <w:rPr>
          <w:sz w:val="22"/>
          <w:szCs w:val="22"/>
        </w:rPr>
        <w:t>may play a larger role in BPD pathogenesis</w:t>
      </w:r>
      <w:r>
        <w:rPr>
          <w:sz w:val="22"/>
          <w:szCs w:val="22"/>
        </w:rPr>
        <w:t>,</w:t>
      </w:r>
      <w:r w:rsidRPr="005B64D9">
        <w:rPr>
          <w:sz w:val="22"/>
          <w:szCs w:val="22"/>
        </w:rPr>
        <w:t xml:space="preserve"> and potentially ventilator associated lung injury, than previously appreciated.</w:t>
      </w:r>
      <w:r w:rsidRPr="005B64D9">
        <w:rPr>
          <w:color w:val="FF0000"/>
          <w:sz w:val="22"/>
          <w:szCs w:val="22"/>
        </w:rPr>
        <w:br w:type="page"/>
      </w:r>
    </w:p>
    <w:p w14:paraId="38E3A906" w14:textId="77777777" w:rsidR="005D240B" w:rsidRPr="005B64D9" w:rsidRDefault="005D240B" w:rsidP="005D240B">
      <w:pPr>
        <w:spacing w:line="480" w:lineRule="auto"/>
        <w:jc w:val="both"/>
        <w:rPr>
          <w:b/>
          <w:bCs/>
          <w:sz w:val="22"/>
          <w:szCs w:val="22"/>
        </w:rPr>
      </w:pPr>
      <w:r w:rsidRPr="005B64D9">
        <w:rPr>
          <w:b/>
          <w:bCs/>
          <w:sz w:val="22"/>
          <w:szCs w:val="22"/>
        </w:rPr>
        <w:lastRenderedPageBreak/>
        <w:t>Result</w:t>
      </w:r>
      <w:commentRangeStart w:id="3"/>
      <w:r w:rsidRPr="005B64D9">
        <w:rPr>
          <w:b/>
          <w:bCs/>
          <w:sz w:val="22"/>
          <w:szCs w:val="22"/>
        </w:rPr>
        <w:t>s</w:t>
      </w:r>
      <w:commentRangeEnd w:id="3"/>
      <w:r>
        <w:rPr>
          <w:rStyle w:val="CommentReference"/>
        </w:rPr>
        <w:commentReference w:id="3"/>
      </w:r>
    </w:p>
    <w:p w14:paraId="10D82985" w14:textId="77777777" w:rsidR="005D240B" w:rsidRPr="005B64D9" w:rsidRDefault="005D240B" w:rsidP="005D240B">
      <w:pPr>
        <w:spacing w:line="480" w:lineRule="auto"/>
        <w:jc w:val="both"/>
        <w:rPr>
          <w:sz w:val="22"/>
          <w:szCs w:val="22"/>
        </w:rPr>
      </w:pPr>
    </w:p>
    <w:p w14:paraId="4FBD7ABA" w14:textId="77777777" w:rsidR="005D240B" w:rsidRPr="005B64D9" w:rsidRDefault="005D240B" w:rsidP="005D240B">
      <w:pPr>
        <w:spacing w:line="480" w:lineRule="auto"/>
        <w:jc w:val="both"/>
        <w:rPr>
          <w:i/>
          <w:iCs/>
          <w:sz w:val="22"/>
          <w:szCs w:val="22"/>
        </w:rPr>
      </w:pPr>
      <w:r w:rsidRPr="005B64D9">
        <w:rPr>
          <w:i/>
          <w:iCs/>
          <w:sz w:val="22"/>
          <w:szCs w:val="22"/>
        </w:rPr>
        <w:t xml:space="preserve">Systematic review </w:t>
      </w:r>
    </w:p>
    <w:p w14:paraId="331A203E" w14:textId="77777777" w:rsidR="005D240B" w:rsidRPr="005B64D9" w:rsidRDefault="005D240B" w:rsidP="005D240B">
      <w:pPr>
        <w:spacing w:line="480" w:lineRule="auto"/>
        <w:jc w:val="both"/>
        <w:rPr>
          <w:sz w:val="22"/>
          <w:szCs w:val="22"/>
        </w:rPr>
      </w:pPr>
    </w:p>
    <w:p w14:paraId="0C53A8DE" w14:textId="77777777" w:rsidR="005D240B" w:rsidRPr="005B64D9" w:rsidRDefault="005D240B" w:rsidP="005D240B">
      <w:pPr>
        <w:spacing w:line="480" w:lineRule="auto"/>
        <w:jc w:val="both"/>
        <w:rPr>
          <w:sz w:val="22"/>
          <w:szCs w:val="22"/>
        </w:rPr>
      </w:pPr>
      <w:r w:rsidRPr="005B64D9">
        <w:rPr>
          <w:sz w:val="22"/>
          <w:szCs w:val="22"/>
        </w:rPr>
        <w:t>We conducted a systematic review of studies that reported associations between genes, transcripts, or proteins, and the development of BPD in humans or the study of BPD in animal models. We did not limit the search to any specific definition of BPD in humans or animal models. Our search yielded 4450 unique citations that were evaluated for inclusion [</w:t>
      </w:r>
      <w:r w:rsidRPr="000F518A">
        <w:rPr>
          <w:sz w:val="22"/>
          <w:szCs w:val="22"/>
          <w:highlight w:val="darkMagenta"/>
        </w:rPr>
        <w:t>Supplementary Figures 1 and 2</w:t>
      </w:r>
      <w:r w:rsidRPr="005B64D9">
        <w:rPr>
          <w:sz w:val="22"/>
          <w:szCs w:val="22"/>
        </w:rPr>
        <w:t>]. For full text evaluation we retrieved 76 articles for human studies and 118 for animal studies</w:t>
      </w:r>
      <w:r>
        <w:rPr>
          <w:sz w:val="22"/>
          <w:szCs w:val="22"/>
        </w:rPr>
        <w:t xml:space="preserve">, </w:t>
      </w:r>
      <w:r w:rsidRPr="00E76DCD">
        <w:rPr>
          <w:sz w:val="22"/>
          <w:szCs w:val="22"/>
        </w:rPr>
        <w:t>without overlap. Although</w:t>
      </w:r>
      <w:r w:rsidRPr="005B64D9">
        <w:rPr>
          <w:sz w:val="22"/>
          <w:szCs w:val="22"/>
        </w:rPr>
        <w:t xml:space="preserve"> large animal models are used to explore BPD,</w:t>
      </w:r>
      <w:r w:rsidRPr="005B64D9">
        <w:rPr>
          <w:sz w:val="22"/>
          <w:szCs w:val="22"/>
        </w:rPr>
        <w:fldChar w:fldCharType="begin"/>
      </w:r>
      <w:r>
        <w:rPr>
          <w:sz w:val="22"/>
          <w:szCs w:val="22"/>
        </w:rPr>
        <w:instrText xml:space="preserve"> ADDIN ZOTERO_ITEM CSL_CITATION {"citationID":"zyyDahLY","properties":{"formattedCitation":"(Eiby et al., 2013)","plainCitation":"(Eiby et al., 2013)","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schema":"https://github.com/citation-style-language/schema/raw/master/csl-citation.json"} </w:instrText>
      </w:r>
      <w:r w:rsidRPr="005B64D9">
        <w:rPr>
          <w:sz w:val="22"/>
          <w:szCs w:val="22"/>
        </w:rPr>
        <w:fldChar w:fldCharType="separate"/>
      </w:r>
      <w:r>
        <w:rPr>
          <w:rFonts w:cs="Times New Roman"/>
          <w:sz w:val="22"/>
          <w:szCs w:val="22"/>
        </w:rPr>
        <w:t>(Eiby et al., 2013)</w:t>
      </w:r>
      <w:r w:rsidRPr="005B64D9">
        <w:rPr>
          <w:sz w:val="22"/>
          <w:szCs w:val="22"/>
        </w:rPr>
        <w:fldChar w:fldCharType="end"/>
      </w:r>
      <w:r w:rsidRPr="005B64D9">
        <w:rPr>
          <w:sz w:val="22"/>
          <w:szCs w:val="22"/>
          <w:shd w:val="clear" w:color="auto" w:fill="FFFFFF"/>
        </w:rPr>
        <w:fldChar w:fldCharType="begin"/>
      </w:r>
      <w:r>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found none that met our inclusion criteria</w:t>
      </w:r>
      <w:r>
        <w:rPr>
          <w:sz w:val="22"/>
          <w:szCs w:val="22"/>
        </w:rPr>
        <w:t xml:space="preserve"> (</w:t>
      </w:r>
      <w:r w:rsidRPr="004201F6">
        <w:rPr>
          <w:sz w:val="22"/>
          <w:szCs w:val="22"/>
          <w:highlight w:val="darkMagenta"/>
        </w:rPr>
        <w:t>Supplementary Tables 1 and 2)</w:t>
      </w:r>
      <w:r>
        <w:rPr>
          <w:sz w:val="22"/>
          <w:szCs w:val="22"/>
        </w:rPr>
        <w:t xml:space="preserve"> and the analysis therefore focused on rodents(mice and rats).</w:t>
      </w:r>
    </w:p>
    <w:p w14:paraId="008204EC" w14:textId="77777777" w:rsidR="005D240B" w:rsidRPr="005B64D9" w:rsidRDefault="005D240B" w:rsidP="005D240B">
      <w:pPr>
        <w:spacing w:line="480" w:lineRule="auto"/>
        <w:jc w:val="both"/>
        <w:rPr>
          <w:sz w:val="22"/>
          <w:szCs w:val="22"/>
        </w:rPr>
      </w:pPr>
      <w:r w:rsidRPr="00AB1CAB">
        <w:rPr>
          <w:sz w:val="22"/>
          <w:szCs w:val="22"/>
          <w:highlight w:val="yellow"/>
        </w:rPr>
        <w:t>[references for Table 1</w:t>
      </w:r>
      <w:r w:rsidRPr="00AB1CAB">
        <w:rPr>
          <w:sz w:val="22"/>
          <w:szCs w:val="22"/>
          <w:highlight w:val="yellow"/>
        </w:rPr>
        <w:fldChar w:fldCharType="begin"/>
      </w:r>
      <w:r>
        <w:rPr>
          <w:sz w:val="22"/>
          <w:szCs w:val="22"/>
          <w:highlight w:val="yellow"/>
        </w:rPr>
        <w:instrText xml:space="preserve"> ADDIN ZOTERO_ITEM CSL_CITATION {"citationID":"2CZuXzKT","properties":{"formattedCitation":"(Ahmed et al., 2023; Ambalavanan et al., 2015; Bhattacharya et al., 2012, 2020)","plainCitation":"(Ahmed et al., 2023; Ambalavanan et al., 2015; Bhattacharya et al., 2012, 2020)","noteIndex":0},"citationItems":[{"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777,"uris":["http://zotero.org/users/14418362/items/FSZBEJT8"],"itemData":{"id":1777,"type":"article-journal","abstract":"OBJECTIVE: To determine if oral secretions (OS) can be used as a noninvasively collected body fluid, in lieu of tracheal aspirates (TA), to track respiratory status and predict bronchopulmonary dysplasia (BPD) development in infants born &lt;32 weeks., STUDY DESIGN: This was a retrospective, single center cohort study that included data and convenience samples from week-of-life (WoL) 3 from 2 independent preterm infant cohorts. Using previously banked samples, we applied our sample-sparing, high-throughput proteomics technology to compare OS and TA proteomes in infants born &lt;32 weeks admitted to the Neonatal Intensive Care Unit (NICU) (Cohort 1; n = 23 infants). In a separate similar cohort, we mapped the BPD-associated changes in the OS proteome (Cohort 2; n = 17 infants including 8 with BPD)., RESULTS: In samples collected during the first month of life, we identified 607 proteins unique to OS, 327 proteins unique to TA, and 687 overlapping proteins belonging to pathways involved in immune effector processes, neutrophil degranulation, leukocyte mediated immunity, and metabolic processes. Furthermore, we identified 37 OS proteins that showed significantly differential abundance between BPD cases and controls: 13 were associated with metabolic and immune dysregulation, 10 of which (eg, SERPINC1, CSTA, BPI) have been linked to BPD or other prematurity-related lung disease based on blood or TA investigations, but not OS., CONCLUSIONS: OS are a noninvasive, easily accessible alternative to TA and amenable to high-throughput proteomic analysis in preterm newborns. OS samples hold promise to yield actionable biomarkers of BPD development, particularly for prospective categorization and timely tailored treatment of at-risk infants with novel therapies. Copyright © 2023 Elsevier Inc. All rights reserved.","archive":"Ovid MEDLINE(R) Epub Ahead of Print","container-title":"The Journal of pediatrics","DOI":"10.1016/j.jpeds.2023.113774","ISSN":"0022-3476","title":"Proteomics-Based Mapping of Bronchopulmonary Dysplasia-Associated Changes in Noninvasively Accessible Oral Secretions.","URL":"http://ovidsp.ovid.com/ovidweb.cgi?T=JS&amp;PAGE=reference&amp;D=medp&amp;NEWS=N&amp;AN=37839510","volume":"270","author":[{"family":"Ahmed","given":"Saima"},{"family":"Odumade","given":"Oludare A"},{"family":"Zalm","given":"Patrick","non-dropping-particle":"van"},{"family":"Fatou","given":"Benoit"},{"family":"Hansen","given":"Rachel"},{"family":"Martin","given":"Camilia R"},{"family":"Angelidou","given":"Asimenia"},{"family":"Steen","given":"Hanno"}],"issued":{"date-parts":[["2023"]]}}},{"id":1770,"uris":["http://zotero.org/users/14418362/items/DTG68WSY"],"itemData":{"id":1770,"type":"article-journal","abstract":"RATIONALE: Bronchopulmonary dysplasia (BPD) is a major complication of premature birth. Risk factors for BPD are complex and include prenatal infection and O(2) toxicity. BPD pathology is equally complex and characterized by inflammation and dysmorphic airspaces and vasculature. Due to the limited availability of clinical samples, an understanding of the molecular pathogenesis of this disease and its causal mechanisms and associated biomarkers is limited., OBJECTIVES: Apply genome-wide expression profiling to define pathways affected in BPD lungs., METHODS: Lung tissue was obtained at autopsy from 11 BPD cases and 17 age-matched control subjects without BPD. RNA isolated from these tissue samples was interrogated using microarrays. Standard gene selection and pathway analysis methods were applied to the data set. Abnormal expression patterns were validated by quantitative reverse transcriptase-polymerase chain reaction and immunohistochemistry., MEASUREMENTS AND MAIN RESULTS: We identified 159 genes differentially expressed in BPD tissues. Pathway analysis indicated previously appreciated (e.g., DNA damage regulation of cell cycle) as well as novel (e.g., B-cell development) biological functions were affected. Three of the five most highly induced genes were mast cell (MC)-specific markers. We confirmed an increased accumulation of connective tissue MC(TC) (chymase expressing) mast cells in BPD tissues. Increased expression of MC(TC) markers was also demonstrated in an animal model of BPD-like pathology., CONCLUSIONS: We present a unique genome-wide expression data set from human BPD lung tissue. Our data provide information on gene expression patterns associated with BPD and facilitated the discovery that MC(TC) accumulation is a prominent feature of this disease. These observations have significant clinical and mechanistic implications.","archive":"Ovid MEDLINE(R) &lt;2012&gt;","container-title":"American journal of respiratory and critical care medicine","DOI":"10.1164/rccm.201203-0406OC","ISSN":"1073-449X","issue":"4","title":"Genome-wide transcriptional profiling reveals connective tissue mast cell accumulation in bronchopulmonary dysplasia.","URL":"http://ovidsp.ovid.com/ovidweb.cgi?T=JS&amp;PAGE=reference&amp;D=med9&amp;NEWS=N&amp;AN=22723293","volume":"186","author":[{"family":"Bhattacharya","given":"Soumyaroop"},{"family":"Go","given":"Diana"},{"family":"Krenitsky","given":"Daria L"},{"family":"Huyck","given":"Heidi L"},{"family":"Solleti","given":"Siva Kumar"},{"family":"Lunger","given":"Valerie A"},{"family":"Metlay","given":"Leon"},{"family":"Srisuma","given":"Sorachai"},{"family":"Wert","given":"Susan E"},{"family":"Mariani","given":"Thomas J"},{"family":"Pryhuber","given":"Gloria S"}],"issued":{"date-parts":[["2012"]]}}},{"id":1650,"uris":["http://zotero.org/users/14418362/items/ZIF332JW"],"itemData":{"id":1650,"type":"article-journal","abstract":"Many premature babies who are born with neonatal respiratory distress syndrome (RDS) go on to develop Bronchopulmonary Dysplasia (BPD) and later Post-Prematurity Respiratory Disease (PRD) at one year corrected age, characterized by persistent or recurrent lower respiratory tract symptoms frequently related to inflammation and viral infection. Transcriptomic profiles were generated from sorted peripheral blood CD8+ T cells of preterm and full-term infants enrolled with consent in the NHLBI Prematurity and Respiratory Outcomes Program (PROP) at the University of Rochester and the University at Buffalo. We identified outcome-related gene expression patterns following standard methods to identify markers for oxygen utilization and BPD as outcomes in extremely premature infants. We further identified predictor gene sets for BPD based on transcriptomic data adjusted for gestational age at birth (GAB). RNA-Seq analysis was completed for CD8+ T cells from 145 subjects. Among the subjects with highest risk for BPD (born at &lt;29 weeks gestational age (GA); n=72), 501 genes were associated with oxygen utilization. In the same set of subjects, 571 genes were differentially expressed in subjects with a diagnosis of BPD and 105 genes were different in BPD subjects as defined by physiologic challenge. A set of 92 genes could predict BPD with a moderately high degree of accuracy. We consistently observed dysregulation of TGFB, NRF2, HIPPO, and CD40-associated pathways in BPD. Using gene expression data from both premature and full-term subjects (n=116), we identified a 28 gene set that predicted the PRD status with a moderately high level of accuracy, which also were involved in TGFB signaling. Transcriptomic data from sort-purified peripheral blood CD8+ T cells from 145 preterm and full-term infants identified sets of molecular markers of inflammation associated with independent development of BPD in extremely premature infants at high risk for the disease and of PRD among the preterm and full-term subjects. Copyright © 2021 Bhattacharya, Mereness, Baran, Misra, Peterson, Ryan, Reynolds, Pryhuber and Mariani.","archive":"Ovid MEDLINE(R) &lt;2020&gt;","container-title":"Frontiers in immunology","DOI":"10.3389/fimmu.2020.563473","ISSN":"1664-3224","title":"Lymphocyte-Specific Biomarkers Associated With Preterm Birth and Bronchopulmonary Dysplasia.","URL":"http://ovidsp.ovid.com/ovidweb.cgi?T=JS&amp;PAGE=reference&amp;D=med18&amp;NEWS=N&amp;AN=33552042","volume":"11","author":[{"family":"Bhattacharya","given":"Soumyaroop"},{"family":"Mereness","given":"Jared A"},{"family":"Baran","given":"Andrea M"},{"family":"Misra","given":"Ravi S"},{"family":"Peterson","given":"Derick R"},{"family":"Ryan","given":"Rita M"},{"family":"Reynolds","given":"Anne Marie"},{"family":"Pryhuber","given":"Gloria S"},{"family":"Mariani","given":"Thomas J"}],"issued":{"date-parts":[["2020"]]}}}],"schema":"https://github.com/citation-style-language/schema/raw/master/csl-citation.json"} </w:instrText>
      </w:r>
      <w:r w:rsidRPr="00AB1CAB">
        <w:rPr>
          <w:sz w:val="22"/>
          <w:szCs w:val="22"/>
          <w:highlight w:val="yellow"/>
        </w:rPr>
        <w:fldChar w:fldCharType="separate"/>
      </w:r>
      <w:r>
        <w:rPr>
          <w:rFonts w:ascii="Aptos" w:cs="Times New Roman"/>
          <w:sz w:val="22"/>
          <w:highlight w:val="yellow"/>
        </w:rPr>
        <w:t xml:space="preserve">(Ahmed et al., 2023; </w:t>
      </w:r>
      <w:proofErr w:type="spellStart"/>
      <w:r>
        <w:rPr>
          <w:rFonts w:ascii="Aptos" w:cs="Times New Roman"/>
          <w:sz w:val="22"/>
          <w:highlight w:val="yellow"/>
        </w:rPr>
        <w:t>Ambalavanan</w:t>
      </w:r>
      <w:proofErr w:type="spellEnd"/>
      <w:r>
        <w:rPr>
          <w:rFonts w:ascii="Aptos" w:cs="Times New Roman"/>
          <w:sz w:val="22"/>
          <w:highlight w:val="yellow"/>
        </w:rPr>
        <w:t xml:space="preserve"> et al., 2015; Bhattacharya et al., 2012, 2020)</w:t>
      </w:r>
      <w:r w:rsidRPr="00AB1CAB">
        <w:rPr>
          <w:sz w:val="22"/>
          <w:szCs w:val="22"/>
          <w:highlight w:val="yellow"/>
        </w:rPr>
        <w:fldChar w:fldCharType="end"/>
      </w:r>
      <w:r w:rsidRPr="00AB1CAB">
        <w:rPr>
          <w:sz w:val="22"/>
          <w:szCs w:val="22"/>
          <w:highlight w:val="yellow"/>
        </w:rPr>
        <w:t>]</w:t>
      </w:r>
    </w:p>
    <w:p w14:paraId="17039506"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human studies</w:t>
      </w:r>
    </w:p>
    <w:p w14:paraId="7F78BF00" w14:textId="77777777" w:rsidR="005D240B" w:rsidRPr="005B64D9" w:rsidRDefault="005D240B" w:rsidP="005D240B">
      <w:pPr>
        <w:tabs>
          <w:tab w:val="left" w:pos="8364"/>
        </w:tabs>
        <w:spacing w:line="480" w:lineRule="auto"/>
        <w:jc w:val="both"/>
        <w:rPr>
          <w:sz w:val="22"/>
          <w:szCs w:val="22"/>
        </w:rPr>
      </w:pPr>
      <w:r w:rsidRPr="005B64D9">
        <w:rPr>
          <w:sz w:val="22"/>
          <w:szCs w:val="22"/>
        </w:rPr>
        <w:t xml:space="preserve">From the 81 human studies, 21 met our eligibility </w:t>
      </w:r>
      <w:proofErr w:type="gramStart"/>
      <w:r w:rsidRPr="005B64D9">
        <w:rPr>
          <w:sz w:val="22"/>
          <w:szCs w:val="22"/>
        </w:rPr>
        <w:t>criteria[</w:t>
      </w:r>
      <w:proofErr w:type="gramEnd"/>
      <w:r w:rsidRPr="000F518A">
        <w:rPr>
          <w:sz w:val="22"/>
          <w:szCs w:val="22"/>
          <w:highlight w:val="darkMagenta"/>
        </w:rPr>
        <w:t>Supplementary Figure</w:t>
      </w:r>
      <w:r>
        <w:rPr>
          <w:sz w:val="22"/>
          <w:szCs w:val="22"/>
        </w:rPr>
        <w:t xml:space="preserve"> 1, Table 1</w:t>
      </w:r>
      <w:r w:rsidRPr="005B64D9">
        <w:rPr>
          <w:sz w:val="22"/>
          <w:szCs w:val="22"/>
        </w:rPr>
        <w:t xml:space="preserve">]. This yielded 31 gene lists, 23 ranked and 8 unranked, employing 5 experimental </w:t>
      </w:r>
      <w:proofErr w:type="gramStart"/>
      <w:r w:rsidRPr="005B64D9">
        <w:rPr>
          <w:sz w:val="22"/>
          <w:szCs w:val="22"/>
        </w:rPr>
        <w:t xml:space="preserve">techniques  </w:t>
      </w:r>
      <w:r>
        <w:rPr>
          <w:sz w:val="22"/>
          <w:szCs w:val="22"/>
        </w:rPr>
        <w:t>(</w:t>
      </w:r>
      <w:proofErr w:type="gramEnd"/>
      <w:r w:rsidRPr="004201F6">
        <w:rPr>
          <w:sz w:val="22"/>
          <w:szCs w:val="22"/>
          <w:highlight w:val="darkMagenta"/>
        </w:rPr>
        <w:t xml:space="preserve">Supplementary Table </w:t>
      </w:r>
      <w:r>
        <w:rPr>
          <w:sz w:val="22"/>
          <w:szCs w:val="22"/>
        </w:rPr>
        <w:t>3</w:t>
      </w:r>
      <w:r w:rsidRPr="005B64D9">
        <w:rPr>
          <w:sz w:val="22"/>
          <w:szCs w:val="22"/>
        </w:rPr>
        <w:t>,</w:t>
      </w:r>
      <w:r>
        <w:rPr>
          <w:sz w:val="22"/>
          <w:szCs w:val="22"/>
        </w:rPr>
        <w:t>)</w:t>
      </w:r>
      <w:r w:rsidRPr="005B64D9">
        <w:rPr>
          <w:sz w:val="22"/>
          <w:szCs w:val="22"/>
        </w:rPr>
        <w:t xml:space="preserve"> and representing 4358 infants (cases = 2247, controls = 2111).  While the definition of BPD varied between studies, over two-thirds of studies, (71.4%, 15/21), used receipt of respiratory support at 36 weeks PMA.</w:t>
      </w:r>
      <w:r w:rsidRPr="005B64D9">
        <w:rPr>
          <w:sz w:val="22"/>
          <w:szCs w:val="22"/>
        </w:rPr>
        <w:fldChar w:fldCharType="begin"/>
      </w:r>
      <w:r>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Pr="005B64D9">
        <w:rPr>
          <w:sz w:val="22"/>
          <w:szCs w:val="22"/>
        </w:rPr>
        <w:fldChar w:fldCharType="separate"/>
      </w:r>
      <w:r>
        <w:rPr>
          <w:rFonts w:cs="Times New Roman"/>
          <w:sz w:val="22"/>
          <w:szCs w:val="22"/>
        </w:rPr>
        <w:t>(Jensen et al., 2019)</w:t>
      </w:r>
      <w:r w:rsidRPr="005B64D9">
        <w:rPr>
          <w:sz w:val="22"/>
          <w:szCs w:val="22"/>
        </w:rPr>
        <w:fldChar w:fldCharType="end"/>
      </w:r>
      <w:r w:rsidRPr="005B64D9">
        <w:rPr>
          <w:sz w:val="22"/>
          <w:szCs w:val="22"/>
        </w:rPr>
        <w:t xml:space="preserve"> All but a single study used primary tissue or samples. </w:t>
      </w:r>
      <w:r>
        <w:rPr>
          <w:sz w:val="22"/>
          <w:szCs w:val="22"/>
        </w:rPr>
        <w:t xml:space="preserve">MAIC collated and ranked </w:t>
      </w:r>
      <w:r w:rsidRPr="005B64D9">
        <w:rPr>
          <w:sz w:val="22"/>
          <w:szCs w:val="22"/>
        </w:rPr>
        <w:t>8017 unique genes across the datasets</w:t>
      </w:r>
      <w:r>
        <w:rPr>
          <w:sz w:val="22"/>
          <w:szCs w:val="22"/>
        </w:rPr>
        <w:t xml:space="preserve"> [</w:t>
      </w:r>
      <w:proofErr w:type="spellStart"/>
      <w:r w:rsidRPr="00F25B82">
        <w:rPr>
          <w:sz w:val="22"/>
          <w:szCs w:val="22"/>
          <w:highlight w:val="darkMagenta"/>
        </w:rPr>
        <w:t>Supplmentary</w:t>
      </w:r>
      <w:proofErr w:type="spellEnd"/>
      <w:r w:rsidRPr="00F25B82">
        <w:rPr>
          <w:sz w:val="22"/>
          <w:szCs w:val="22"/>
          <w:highlight w:val="darkMagenta"/>
        </w:rPr>
        <w:t xml:space="preserve"> Table 4</w:t>
      </w:r>
      <w:r>
        <w:rPr>
          <w:sz w:val="22"/>
          <w:szCs w:val="22"/>
        </w:rPr>
        <w:t xml:space="preserve">, </w:t>
      </w:r>
      <w:r w:rsidRPr="00F25B82">
        <w:rPr>
          <w:sz w:val="22"/>
          <w:szCs w:val="22"/>
          <w:highlight w:val="red"/>
        </w:rPr>
        <w:t>Figure1A</w:t>
      </w:r>
      <w:r>
        <w:rPr>
          <w:sz w:val="22"/>
          <w:szCs w:val="22"/>
        </w:rPr>
        <w:t>]</w:t>
      </w:r>
      <w:commentRangeStart w:id="4"/>
      <w:r w:rsidRPr="005B64D9">
        <w:rPr>
          <w:sz w:val="22"/>
          <w:szCs w:val="22"/>
        </w:rPr>
        <w:t>,</w:t>
      </w:r>
      <w:commentRangeEnd w:id="4"/>
      <w:r>
        <w:rPr>
          <w:rStyle w:val="CommentReference"/>
        </w:rPr>
        <w:commentReference w:id="4"/>
      </w:r>
      <w:r w:rsidRPr="005B64D9">
        <w:rPr>
          <w:sz w:val="22"/>
          <w:szCs w:val="22"/>
        </w:rPr>
        <w:t xml:space="preserve"> </w:t>
      </w:r>
      <w:r>
        <w:rPr>
          <w:sz w:val="22"/>
          <w:szCs w:val="22"/>
        </w:rPr>
        <w:t xml:space="preserve">and </w:t>
      </w:r>
      <w:r w:rsidRPr="005B64D9">
        <w:rPr>
          <w:sz w:val="22"/>
          <w:szCs w:val="22"/>
        </w:rPr>
        <w:t>only a single gene was supported by evidence from all 5 experimental techniques (</w:t>
      </w:r>
      <w:r w:rsidRPr="005B64D9">
        <w:rPr>
          <w:i/>
          <w:iCs/>
          <w:sz w:val="22"/>
          <w:szCs w:val="22"/>
        </w:rPr>
        <w:t>RASGRP3</w:t>
      </w:r>
      <w:r w:rsidRPr="005B64D9">
        <w:rPr>
          <w:sz w:val="22"/>
          <w:szCs w:val="22"/>
        </w:rPr>
        <w:t>, rank = 1). Few genes (n = 53 genes, 0.6%) were supported by &gt;=3 methods while 745 genes (9.74%) were supported by more than 1 method.</w:t>
      </w:r>
      <w:r>
        <w:rPr>
          <w:sz w:val="22"/>
          <w:szCs w:val="22"/>
        </w:rPr>
        <w:t xml:space="preserve"> There is a focus on immunity (</w:t>
      </w:r>
      <w:r w:rsidRPr="006639D2">
        <w:rPr>
          <w:i/>
          <w:iCs/>
          <w:sz w:val="22"/>
          <w:szCs w:val="22"/>
        </w:rPr>
        <w:t>RASGRP3, IL1R2, CD2, CHIT1, GPA33, CD177</w:t>
      </w:r>
      <w:r>
        <w:rPr>
          <w:i/>
          <w:iCs/>
          <w:sz w:val="22"/>
          <w:szCs w:val="22"/>
        </w:rPr>
        <w:t xml:space="preserve">, RCAN3) </w:t>
      </w:r>
      <w:r w:rsidRPr="00750C51">
        <w:rPr>
          <w:sz w:val="22"/>
          <w:szCs w:val="22"/>
        </w:rPr>
        <w:t>and structure</w:t>
      </w:r>
      <w:r>
        <w:rPr>
          <w:i/>
          <w:iCs/>
          <w:sz w:val="22"/>
          <w:szCs w:val="22"/>
        </w:rPr>
        <w:t xml:space="preserve"> (</w:t>
      </w:r>
      <w:r w:rsidRPr="006639D2">
        <w:rPr>
          <w:i/>
          <w:iCs/>
          <w:sz w:val="22"/>
          <w:szCs w:val="22"/>
        </w:rPr>
        <w:t>LRRN3,</w:t>
      </w:r>
      <w:r w:rsidRPr="00750C51">
        <w:rPr>
          <w:i/>
          <w:iCs/>
          <w:sz w:val="22"/>
          <w:szCs w:val="22"/>
        </w:rPr>
        <w:t xml:space="preserve"> </w:t>
      </w:r>
      <w:r w:rsidRPr="006639D2">
        <w:rPr>
          <w:i/>
          <w:iCs/>
          <w:sz w:val="22"/>
          <w:szCs w:val="22"/>
        </w:rPr>
        <w:t>FBN1</w:t>
      </w:r>
      <w:r>
        <w:rPr>
          <w:i/>
          <w:iCs/>
          <w:sz w:val="22"/>
          <w:szCs w:val="22"/>
        </w:rPr>
        <w:t>)</w:t>
      </w:r>
      <w:r>
        <w:rPr>
          <w:sz w:val="22"/>
          <w:szCs w:val="22"/>
        </w:rPr>
        <w:t xml:space="preserve"> within the top 10 ranked genes. Additionally, </w:t>
      </w:r>
      <w:r w:rsidRPr="00750C51">
        <w:rPr>
          <w:i/>
          <w:iCs/>
          <w:sz w:val="22"/>
          <w:szCs w:val="22"/>
        </w:rPr>
        <w:t>HGB1</w:t>
      </w:r>
      <w:r>
        <w:rPr>
          <w:sz w:val="22"/>
          <w:szCs w:val="22"/>
        </w:rPr>
        <w:t xml:space="preserve"> features, a subunit of foetal </w:t>
      </w:r>
      <w:proofErr w:type="spellStart"/>
      <w:r>
        <w:rPr>
          <w:sz w:val="22"/>
          <w:szCs w:val="22"/>
        </w:rPr>
        <w:lastRenderedPageBreak/>
        <w:t>hemoglobin</w:t>
      </w:r>
      <w:proofErr w:type="spellEnd"/>
      <w:r>
        <w:rPr>
          <w:sz w:val="22"/>
          <w:szCs w:val="22"/>
        </w:rPr>
        <w:t xml:space="preserve">. </w:t>
      </w:r>
      <w:r w:rsidRPr="005B64D9">
        <w:rPr>
          <w:sz w:val="22"/>
          <w:szCs w:val="22"/>
        </w:rPr>
        <w:t>We prioritised 945 genes for further investigation [</w:t>
      </w:r>
      <w:r w:rsidRPr="00AB1CAB">
        <w:rPr>
          <w:sz w:val="22"/>
          <w:szCs w:val="22"/>
          <w:highlight w:val="darkMagenta"/>
        </w:rPr>
        <w:t>Figure 1B</w:t>
      </w:r>
      <w:r w:rsidRPr="005B64D9">
        <w:rPr>
          <w:sz w:val="22"/>
          <w:szCs w:val="22"/>
        </w:rPr>
        <w:t>], as previously described.</w:t>
      </w:r>
      <w:r w:rsidRPr="005B64D9">
        <w:rPr>
          <w:sz w:val="22"/>
          <w:szCs w:val="22"/>
        </w:rPr>
        <w:fldChar w:fldCharType="begin"/>
      </w:r>
      <w:r>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p>
    <w:p w14:paraId="564454B4" w14:textId="77777777" w:rsidR="005D240B" w:rsidRPr="005B64D9" w:rsidRDefault="005D240B" w:rsidP="005D240B">
      <w:pPr>
        <w:spacing w:line="480" w:lineRule="auto"/>
        <w:jc w:val="both"/>
        <w:rPr>
          <w:i/>
          <w:iCs/>
          <w:sz w:val="22"/>
          <w:szCs w:val="22"/>
        </w:rPr>
      </w:pPr>
    </w:p>
    <w:p w14:paraId="16725CA1" w14:textId="77777777" w:rsidR="005D240B" w:rsidRPr="005B64D9" w:rsidRDefault="005D240B" w:rsidP="005D240B">
      <w:pPr>
        <w:spacing w:line="480" w:lineRule="auto"/>
        <w:jc w:val="both"/>
        <w:rPr>
          <w:i/>
          <w:iCs/>
          <w:sz w:val="22"/>
          <w:szCs w:val="22"/>
        </w:rPr>
      </w:pPr>
      <w:r w:rsidRPr="005B64D9">
        <w:rPr>
          <w:i/>
          <w:iCs/>
          <w:sz w:val="22"/>
          <w:szCs w:val="22"/>
        </w:rPr>
        <w:t>Over representation and enrichment analyses</w:t>
      </w:r>
    </w:p>
    <w:p w14:paraId="3C583ACB" w14:textId="77777777" w:rsidR="005D240B" w:rsidRPr="005B64D9" w:rsidRDefault="005D240B" w:rsidP="005D240B">
      <w:pPr>
        <w:spacing w:line="480" w:lineRule="auto"/>
        <w:jc w:val="both"/>
        <w:rPr>
          <w:sz w:val="22"/>
          <w:szCs w:val="22"/>
        </w:rPr>
      </w:pPr>
      <w:commentRangeStart w:id="5"/>
      <w:r w:rsidRPr="005B64D9">
        <w:rPr>
          <w:sz w:val="22"/>
          <w:szCs w:val="22"/>
        </w:rPr>
        <w:t xml:space="preserve">We first performed Over Representation Analysis (ORA), on the prioritised list of 945 genes. The ORA results from the Gene Ontology database (encompassing all </w:t>
      </w:r>
      <w:proofErr w:type="gramStart"/>
      <w:r w:rsidRPr="005B64D9">
        <w:rPr>
          <w:sz w:val="22"/>
          <w:szCs w:val="22"/>
        </w:rPr>
        <w:t>ontologies)  were</w:t>
      </w:r>
      <w:proofErr w:type="gramEnd"/>
      <w:r w:rsidRPr="005B64D9">
        <w:rPr>
          <w:sz w:val="22"/>
          <w:szCs w:val="22"/>
        </w:rPr>
        <w:t xml:space="preserve"> grouped first based on semantic similarity and then based on function </w:t>
      </w:r>
      <w:r w:rsidRPr="00AB1CAB">
        <w:rPr>
          <w:sz w:val="22"/>
          <w:szCs w:val="22"/>
          <w:highlight w:val="darkMagenta"/>
        </w:rPr>
        <w:t>[Figure 1C</w:t>
      </w:r>
      <w:r w:rsidRPr="005B64D9">
        <w:rPr>
          <w:sz w:val="22"/>
          <w:szCs w:val="22"/>
        </w:rPr>
        <w:t xml:space="preserve">].  Our analysis reveals a significant over-representation of adaptive immune system processes, with a prominent emphasis on T cell differentiation and regulation, as well as cell-cell adhesion. This is further supported by ORA using the KEGG and </w:t>
      </w:r>
      <w:proofErr w:type="spellStart"/>
      <w:r w:rsidRPr="005B64D9">
        <w:rPr>
          <w:sz w:val="22"/>
          <w:szCs w:val="22"/>
        </w:rPr>
        <w:t>Reactome</w:t>
      </w:r>
      <w:proofErr w:type="spellEnd"/>
      <w:r w:rsidRPr="005B64D9">
        <w:rPr>
          <w:sz w:val="22"/>
          <w:szCs w:val="22"/>
        </w:rPr>
        <w:t xml:space="preserve"> databases [</w:t>
      </w:r>
      <w:r w:rsidRPr="00AB1CAB">
        <w:rPr>
          <w:sz w:val="22"/>
          <w:szCs w:val="22"/>
          <w:highlight w:val="blue"/>
        </w:rPr>
        <w:t>Supplementary Figures</w:t>
      </w:r>
      <w:r w:rsidRPr="005B64D9">
        <w:rPr>
          <w:sz w:val="22"/>
          <w:szCs w:val="22"/>
        </w:rPr>
        <w:t xml:space="preserve">]. T cell development was further highlighted when we carried out gene set enrichment analysis (GSEA) of the </w:t>
      </w:r>
      <w:r w:rsidRPr="005B64D9">
        <w:rPr>
          <w:sz w:val="22"/>
          <w:szCs w:val="22"/>
          <w:highlight w:val="green"/>
        </w:rPr>
        <w:t>human BPD MAIC dataset</w:t>
      </w:r>
      <w:r w:rsidRPr="005B64D9">
        <w:rPr>
          <w:sz w:val="22"/>
          <w:szCs w:val="22"/>
        </w:rPr>
        <w:t xml:space="preserve"> [</w:t>
      </w:r>
      <w:r w:rsidRPr="00443421">
        <w:rPr>
          <w:sz w:val="22"/>
          <w:szCs w:val="22"/>
          <w:highlight w:val="darkMagenta"/>
        </w:rPr>
        <w:t>Figure 1D, E</w:t>
      </w:r>
      <w:r w:rsidRPr="005B64D9">
        <w:rPr>
          <w:sz w:val="22"/>
          <w:szCs w:val="22"/>
        </w:rPr>
        <w:t>].</w:t>
      </w:r>
      <w:commentRangeEnd w:id="5"/>
      <w:r>
        <w:rPr>
          <w:rStyle w:val="CommentReference"/>
        </w:rPr>
        <w:commentReference w:id="5"/>
      </w:r>
    </w:p>
    <w:p w14:paraId="1FD46154" w14:textId="77777777" w:rsidR="005D240B" w:rsidRPr="005B64D9" w:rsidRDefault="005D240B" w:rsidP="005D240B">
      <w:pPr>
        <w:spacing w:line="480" w:lineRule="auto"/>
        <w:jc w:val="both"/>
        <w:rPr>
          <w:sz w:val="22"/>
          <w:szCs w:val="22"/>
        </w:rPr>
      </w:pPr>
      <w:r w:rsidRPr="005B64D9">
        <w:rPr>
          <w:sz w:val="22"/>
          <w:szCs w:val="22"/>
        </w:rPr>
        <w:t xml:space="preserve">We then created a protein-protein interaction (PPI) network using the prioritised set of genes. </w:t>
      </w:r>
      <w:r w:rsidRPr="005B64D9">
        <w:rPr>
          <w:rFonts w:cs="Helvetica"/>
          <w:sz w:val="22"/>
          <w:szCs w:val="22"/>
        </w:rPr>
        <w:t xml:space="preserve">MCL clustering identified </w:t>
      </w:r>
      <w:r>
        <w:rPr>
          <w:rFonts w:cs="Helvetica"/>
          <w:sz w:val="22"/>
          <w:szCs w:val="22"/>
        </w:rPr>
        <w:t>25</w:t>
      </w:r>
      <w:r w:rsidRPr="005B64D9">
        <w:rPr>
          <w:rFonts w:cs="Helvetica"/>
          <w:sz w:val="22"/>
          <w:szCs w:val="22"/>
        </w:rPr>
        <w:t xml:space="preserve"> clusters with &gt;=</w:t>
      </w:r>
      <w:r>
        <w:rPr>
          <w:rFonts w:cs="Helvetica"/>
          <w:sz w:val="22"/>
          <w:szCs w:val="22"/>
        </w:rPr>
        <w:t>5</w:t>
      </w:r>
      <w:r w:rsidRPr="005B64D9">
        <w:rPr>
          <w:rFonts w:cs="Helvetica"/>
          <w:sz w:val="22"/>
          <w:szCs w:val="22"/>
        </w:rPr>
        <w:t xml:space="preserve"> members. The 7 largest clusters contained &gt;=10 members [</w:t>
      </w:r>
      <w:r w:rsidRPr="00996103">
        <w:rPr>
          <w:rFonts w:cs="Helvetica"/>
          <w:sz w:val="22"/>
          <w:szCs w:val="22"/>
          <w:highlight w:val="darkMagenta"/>
        </w:rPr>
        <w:t>Supplementary Figures shows the top 5 clusters</w:t>
      </w:r>
      <w:r w:rsidRPr="005B64D9">
        <w:rPr>
          <w:rFonts w:cs="Helvetica"/>
          <w:sz w:val="22"/>
          <w:szCs w:val="22"/>
        </w:rPr>
        <w:t xml:space="preserve">]. </w:t>
      </w:r>
      <w:r>
        <w:rPr>
          <w:sz w:val="22"/>
          <w:szCs w:val="22"/>
        </w:rPr>
        <w:t>U</w:t>
      </w:r>
      <w:r w:rsidRPr="005B64D9">
        <w:rPr>
          <w:sz w:val="22"/>
          <w:szCs w:val="22"/>
        </w:rPr>
        <w:t>sing previously described methods</w:t>
      </w:r>
      <w:r>
        <w:rPr>
          <w:sz w:val="22"/>
          <w:szCs w:val="22"/>
        </w:rPr>
        <w:t xml:space="preserve"> </w:t>
      </w:r>
      <w:r w:rsidRPr="005B64D9">
        <w:rPr>
          <w:sz w:val="22"/>
          <w:szCs w:val="22"/>
        </w:rPr>
        <w:fldChar w:fldCharType="begin"/>
      </w:r>
      <w:r>
        <w:rPr>
          <w:sz w:val="22"/>
          <w:szCs w:val="22"/>
        </w:rPr>
        <w:instrText xml:space="preserve"> ADDIN ZOTERO_ITEM CSL_CITATION {"citationID":"eX2s96Ff","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rFonts w:cs="Helvetica"/>
          <w:sz w:val="22"/>
          <w:szCs w:val="22"/>
        </w:rPr>
        <w:t xml:space="preserve"> we </w:t>
      </w:r>
      <w:r w:rsidRPr="005B64D9">
        <w:rPr>
          <w:sz w:val="22"/>
          <w:szCs w:val="22"/>
        </w:rPr>
        <w:t>identified 32 hub genes</w:t>
      </w:r>
      <w:r>
        <w:rPr>
          <w:sz w:val="22"/>
          <w:szCs w:val="22"/>
        </w:rPr>
        <w:t xml:space="preserve"> within the PPI network,</w:t>
      </w:r>
      <w:r w:rsidRPr="005B64D9">
        <w:rPr>
          <w:sz w:val="22"/>
          <w:szCs w:val="22"/>
        </w:rPr>
        <w:t xml:space="preserve"> suggested as being central to the wider network [</w:t>
      </w:r>
      <w:r w:rsidRPr="00A54187">
        <w:rPr>
          <w:sz w:val="22"/>
          <w:szCs w:val="22"/>
          <w:highlight w:val="darkMagenta"/>
        </w:rPr>
        <w:t>Figure 1F</w:t>
      </w:r>
      <w:r w:rsidRPr="005B64D9">
        <w:rPr>
          <w:sz w:val="22"/>
          <w:szCs w:val="22"/>
        </w:rPr>
        <w:t>]</w:t>
      </w:r>
      <w:r>
        <w:rPr>
          <w:sz w:val="22"/>
          <w:szCs w:val="22"/>
        </w:rPr>
        <w:t>.</w:t>
      </w:r>
      <w:r w:rsidRPr="005B64D9">
        <w:rPr>
          <w:rFonts w:cs="Helvetica"/>
          <w:sz w:val="22"/>
          <w:szCs w:val="22"/>
        </w:rPr>
        <w:t xml:space="preserve">  </w:t>
      </w:r>
      <w:r w:rsidRPr="00443421">
        <w:rPr>
          <w:rFonts w:cs="Helvetica"/>
          <w:sz w:val="22"/>
          <w:szCs w:val="22"/>
          <w:highlight w:val="yellow"/>
        </w:rPr>
        <w:t xml:space="preserve">MCL clustering </w:t>
      </w:r>
      <w:proofErr w:type="gramStart"/>
      <w:r>
        <w:rPr>
          <w:rFonts w:cs="Helvetica"/>
          <w:sz w:val="22"/>
          <w:szCs w:val="22"/>
          <w:highlight w:val="yellow"/>
        </w:rPr>
        <w:t xml:space="preserve">reveals </w:t>
      </w:r>
      <w:r w:rsidRPr="00443421">
        <w:rPr>
          <w:rFonts w:cs="Helvetica"/>
          <w:sz w:val="22"/>
          <w:szCs w:val="22"/>
          <w:highlight w:val="yellow"/>
        </w:rPr>
        <w:t>,</w:t>
      </w:r>
      <w:proofErr w:type="gramEnd"/>
      <w:r w:rsidRPr="00443421">
        <w:rPr>
          <w:rFonts w:cs="Helvetica"/>
          <w:sz w:val="22"/>
          <w:szCs w:val="22"/>
          <w:highlight w:val="yellow"/>
        </w:rPr>
        <w:t xml:space="preserve"> (</w:t>
      </w:r>
      <w:r w:rsidRPr="00A54187">
        <w:rPr>
          <w:rFonts w:cs="Helvetica"/>
          <w:sz w:val="22"/>
          <w:szCs w:val="22"/>
          <w:highlight w:val="darkMagenta"/>
        </w:rPr>
        <w:t>Figure 1G</w:t>
      </w:r>
      <w:r w:rsidRPr="00443421">
        <w:rPr>
          <w:rFonts w:cs="Helvetica"/>
          <w:sz w:val="22"/>
          <w:szCs w:val="22"/>
          <w:highlight w:val="yellow"/>
        </w:rPr>
        <w:t>).</w:t>
      </w:r>
    </w:p>
    <w:p w14:paraId="31A6965A" w14:textId="77777777" w:rsidR="005D240B" w:rsidRPr="005B64D9" w:rsidRDefault="005D240B" w:rsidP="005D240B">
      <w:pPr>
        <w:spacing w:line="480" w:lineRule="auto"/>
        <w:jc w:val="both"/>
        <w:rPr>
          <w:sz w:val="22"/>
          <w:szCs w:val="22"/>
        </w:rPr>
      </w:pPr>
    </w:p>
    <w:p w14:paraId="5EE2D56F" w14:textId="77777777" w:rsidR="005D240B" w:rsidRPr="005B64D9" w:rsidRDefault="005D240B" w:rsidP="005D240B">
      <w:pPr>
        <w:spacing w:line="480" w:lineRule="auto"/>
        <w:jc w:val="both"/>
        <w:rPr>
          <w:i/>
          <w:iCs/>
          <w:sz w:val="22"/>
          <w:szCs w:val="22"/>
        </w:rPr>
      </w:pPr>
      <w:r w:rsidRPr="005B64D9">
        <w:rPr>
          <w:i/>
          <w:iCs/>
          <w:sz w:val="22"/>
          <w:szCs w:val="22"/>
        </w:rPr>
        <w:t>ARDS dataset</w:t>
      </w:r>
    </w:p>
    <w:p w14:paraId="3F22DBE4" w14:textId="77777777" w:rsidR="005D240B" w:rsidRPr="005B64D9" w:rsidRDefault="005D240B" w:rsidP="005D240B">
      <w:pPr>
        <w:spacing w:line="480" w:lineRule="auto"/>
        <w:jc w:val="both"/>
        <w:rPr>
          <w:sz w:val="22"/>
          <w:szCs w:val="22"/>
        </w:rPr>
      </w:pPr>
      <w:r w:rsidRPr="005B64D9">
        <w:rPr>
          <w:sz w:val="22"/>
          <w:szCs w:val="22"/>
        </w:rPr>
        <w:t xml:space="preserve">Acute lung injury caused or worsened by mechanical ventilation during treatment is a feature of BPD in neonates and </w:t>
      </w:r>
      <w:proofErr w:type="gramStart"/>
      <w:r w:rsidRPr="005B64D9">
        <w:rPr>
          <w:sz w:val="22"/>
          <w:szCs w:val="22"/>
        </w:rPr>
        <w:t>Acute Respiratory Distress Syndrome</w:t>
      </w:r>
      <w:proofErr w:type="gramEnd"/>
      <w:r w:rsidRPr="005B64D9">
        <w:rPr>
          <w:sz w:val="22"/>
          <w:szCs w:val="22"/>
        </w:rPr>
        <w:t xml:space="preserve"> (ARDS) in adults (paediatric ARDS in children). We sought to understand firstly, the different deleterious effects mechanical ventilation may have on the developed versus the developing lung, and to understand the common factors that may underlie both syndromes. To examine this, we evaluated th</w:t>
      </w:r>
      <w:r>
        <w:rPr>
          <w:sz w:val="22"/>
          <w:szCs w:val="22"/>
        </w:rPr>
        <w:t>e</w:t>
      </w:r>
      <w:r w:rsidRPr="005B64D9">
        <w:rPr>
          <w:sz w:val="22"/>
          <w:szCs w:val="22"/>
        </w:rPr>
        <w:t xml:space="preserve"> </w:t>
      </w:r>
      <w:r w:rsidRPr="00996103">
        <w:rPr>
          <w:sz w:val="22"/>
          <w:szCs w:val="22"/>
          <w:highlight w:val="green"/>
        </w:rPr>
        <w:t>human BPD MAIC dataset</w:t>
      </w:r>
      <w:r w:rsidRPr="005B64D9">
        <w:rPr>
          <w:sz w:val="22"/>
          <w:szCs w:val="22"/>
        </w:rPr>
        <w:t xml:space="preserve"> against our previously generated ARDS MAIC analysis.</w:t>
      </w:r>
      <w:r w:rsidRPr="005B64D9">
        <w:rPr>
          <w:sz w:val="22"/>
          <w:szCs w:val="22"/>
        </w:rPr>
        <w:fldChar w:fldCharType="begin"/>
      </w:r>
      <w:r>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Pr>
          <w:rFonts w:cs="Times New Roman"/>
          <w:sz w:val="22"/>
          <w:szCs w:val="22"/>
        </w:rPr>
        <w:t>(Millar et al., 2024)</w:t>
      </w:r>
      <w:r w:rsidRPr="005B64D9">
        <w:rPr>
          <w:sz w:val="22"/>
          <w:szCs w:val="22"/>
        </w:rPr>
        <w:fldChar w:fldCharType="end"/>
      </w:r>
      <w:r w:rsidRPr="005B64D9">
        <w:rPr>
          <w:sz w:val="22"/>
          <w:szCs w:val="22"/>
        </w:rPr>
        <w:t xml:space="preserve"> </w:t>
      </w:r>
    </w:p>
    <w:p w14:paraId="375A8821" w14:textId="77777777" w:rsidR="005D240B" w:rsidRPr="005B64D9" w:rsidRDefault="005D240B" w:rsidP="005D240B">
      <w:pPr>
        <w:spacing w:line="480" w:lineRule="auto"/>
        <w:jc w:val="both"/>
        <w:rPr>
          <w:sz w:val="22"/>
          <w:szCs w:val="22"/>
        </w:rPr>
      </w:pPr>
    </w:p>
    <w:p w14:paraId="27252CB6" w14:textId="77777777" w:rsidR="005D240B" w:rsidRPr="00C30E7B" w:rsidRDefault="005D240B" w:rsidP="005D240B">
      <w:pPr>
        <w:spacing w:line="480" w:lineRule="auto"/>
        <w:jc w:val="both"/>
        <w:rPr>
          <w:sz w:val="22"/>
          <w:szCs w:val="22"/>
          <w:highlight w:val="yellow"/>
        </w:rPr>
      </w:pPr>
      <w:r w:rsidRPr="005B64D9">
        <w:rPr>
          <w:sz w:val="22"/>
          <w:szCs w:val="22"/>
        </w:rPr>
        <w:lastRenderedPageBreak/>
        <w:t>Over Representation Analysis focusing on the prioritised genes from both datasets highlighted shared pathology relating to adaptive immunity with pathways associated with positive regulation of T cell activation</w:t>
      </w:r>
      <w:r>
        <w:rPr>
          <w:sz w:val="22"/>
          <w:szCs w:val="22"/>
        </w:rPr>
        <w:t xml:space="preserve"> [</w:t>
      </w:r>
      <w:r w:rsidRPr="00B822A7">
        <w:rPr>
          <w:sz w:val="22"/>
          <w:szCs w:val="22"/>
          <w:highlight w:val="darkMagenta"/>
        </w:rPr>
        <w:t>Figure2A</w:t>
      </w:r>
      <w:r>
        <w:rPr>
          <w:sz w:val="22"/>
          <w:szCs w:val="22"/>
        </w:rPr>
        <w:t>]</w:t>
      </w:r>
      <w:r w:rsidRPr="005B64D9">
        <w:rPr>
          <w:sz w:val="22"/>
          <w:szCs w:val="22"/>
        </w:rPr>
        <w:t xml:space="preserve">. </w:t>
      </w:r>
      <w:r w:rsidRPr="00C30E7B">
        <w:rPr>
          <w:sz w:val="22"/>
          <w:szCs w:val="22"/>
          <w:highlight w:val="yellow"/>
        </w:rPr>
        <w:t xml:space="preserve">While NF-kappa signal transduction is associated with ARDS, it does </w:t>
      </w:r>
      <w:commentRangeStart w:id="6"/>
      <w:r w:rsidRPr="00C30E7B">
        <w:rPr>
          <w:sz w:val="22"/>
          <w:szCs w:val="22"/>
          <w:highlight w:val="yellow"/>
        </w:rPr>
        <w:t>not have a footprint in our BPD data</w:t>
      </w:r>
      <w:commentRangeEnd w:id="6"/>
      <w:r>
        <w:rPr>
          <w:rStyle w:val="CommentReference"/>
        </w:rPr>
        <w:commentReference w:id="6"/>
      </w:r>
      <w:r w:rsidRPr="00C30E7B">
        <w:rPr>
          <w:sz w:val="22"/>
          <w:szCs w:val="22"/>
          <w:highlight w:val="yellow"/>
        </w:rPr>
        <w:t xml:space="preserve">, indicating a divergence in pathologies. </w:t>
      </w:r>
    </w:p>
    <w:p w14:paraId="583109F9" w14:textId="77777777" w:rsidR="005D240B" w:rsidRDefault="005D240B" w:rsidP="005D240B">
      <w:pPr>
        <w:spacing w:line="480" w:lineRule="auto"/>
        <w:jc w:val="both"/>
        <w:rPr>
          <w:sz w:val="22"/>
          <w:szCs w:val="22"/>
        </w:rPr>
      </w:pPr>
      <w:r w:rsidRPr="00C30E7B">
        <w:rPr>
          <w:sz w:val="22"/>
          <w:szCs w:val="22"/>
          <w:highlight w:val="yellow"/>
        </w:rPr>
        <w:t>GSEA</w:t>
      </w:r>
    </w:p>
    <w:p w14:paraId="6C5876B6" w14:textId="77777777" w:rsidR="005D240B" w:rsidRDefault="005D240B" w:rsidP="005D240B">
      <w:pPr>
        <w:spacing w:line="480" w:lineRule="auto"/>
        <w:jc w:val="both"/>
        <w:rPr>
          <w:sz w:val="22"/>
          <w:szCs w:val="22"/>
        </w:rPr>
      </w:pPr>
    </w:p>
    <w:p w14:paraId="5C5DFECB" w14:textId="049D9DD3" w:rsidR="005D240B" w:rsidRDefault="005D240B" w:rsidP="005D240B">
      <w:pPr>
        <w:spacing w:line="480" w:lineRule="auto"/>
        <w:jc w:val="both"/>
        <w:rPr>
          <w:color w:val="000000" w:themeColor="text1"/>
          <w:sz w:val="22"/>
          <w:szCs w:val="22"/>
        </w:rPr>
      </w:pPr>
      <w:r w:rsidRPr="005B64D9">
        <w:rPr>
          <w:sz w:val="22"/>
          <w:szCs w:val="22"/>
        </w:rPr>
        <w:t>We then sought the overlap between both datasets, to find the genes most likely to be associated with both syndromes from the literature. There were 112 genes that overlapped in the prioritised sets from both datasets,</w:t>
      </w:r>
      <w:r>
        <w:rPr>
          <w:sz w:val="22"/>
          <w:szCs w:val="22"/>
        </w:rPr>
        <w:t xml:space="preserve"> [</w:t>
      </w:r>
      <w:r w:rsidRPr="00B822A7">
        <w:rPr>
          <w:sz w:val="22"/>
          <w:szCs w:val="22"/>
          <w:highlight w:val="darkMagenta"/>
        </w:rPr>
        <w:t>Figure2B</w:t>
      </w:r>
      <w:r>
        <w:rPr>
          <w:sz w:val="22"/>
          <w:szCs w:val="22"/>
        </w:rPr>
        <w:t>]</w:t>
      </w:r>
      <w:r w:rsidRPr="005B64D9">
        <w:rPr>
          <w:sz w:val="22"/>
          <w:szCs w:val="22"/>
        </w:rPr>
        <w:t xml:space="preserve"> and this overlap was found to be significant using a hypergeometric test using the protein-coding genome as the background set (p&lt;0.005). Over representation analysis found leukocyte mediated immunity, lymphocyte mediated immunity</w:t>
      </w:r>
      <w:r w:rsidR="009F3C8A">
        <w:rPr>
          <w:sz w:val="22"/>
          <w:szCs w:val="22"/>
        </w:rPr>
        <w:t>,</w:t>
      </w:r>
      <w:r w:rsidRPr="005B64D9">
        <w:rPr>
          <w:sz w:val="22"/>
          <w:szCs w:val="22"/>
        </w:rPr>
        <w:t xml:space="preserve"> and positive regulation of </w:t>
      </w:r>
      <w:r w:rsidRPr="00C2707E">
        <w:rPr>
          <w:color w:val="000000" w:themeColor="text1"/>
          <w:sz w:val="22"/>
          <w:szCs w:val="22"/>
        </w:rPr>
        <w:t>both</w:t>
      </w:r>
      <w:r w:rsidRPr="005B64D9">
        <w:rPr>
          <w:sz w:val="22"/>
          <w:szCs w:val="22"/>
        </w:rPr>
        <w:t xml:space="preserve"> T cells and type II interferon were highlighted [</w:t>
      </w:r>
      <w:r w:rsidRPr="00B822A7">
        <w:rPr>
          <w:sz w:val="22"/>
          <w:szCs w:val="22"/>
          <w:highlight w:val="darkMagenta"/>
        </w:rPr>
        <w:t>Figure2C</w:t>
      </w:r>
      <w:r w:rsidRPr="005B64D9">
        <w:rPr>
          <w:sz w:val="22"/>
          <w:szCs w:val="22"/>
        </w:rPr>
        <w:t xml:space="preserve">]. </w:t>
      </w:r>
      <w:r w:rsidR="00C2707E" w:rsidRPr="00C2707E">
        <w:rPr>
          <w:sz w:val="22"/>
          <w:szCs w:val="22"/>
        </w:rPr>
        <w:t xml:space="preserve">A PPI network focused on the overlap between datasets identifies a hub consisting of 5 genes focused </w:t>
      </w:r>
      <w:proofErr w:type="gramStart"/>
      <w:r w:rsidR="00C2707E" w:rsidRPr="00C2707E">
        <w:rPr>
          <w:sz w:val="22"/>
          <w:szCs w:val="22"/>
        </w:rPr>
        <w:t>on  IL</w:t>
      </w:r>
      <w:proofErr w:type="gramEnd"/>
      <w:r w:rsidR="00C2707E" w:rsidRPr="00C2707E">
        <w:rPr>
          <w:sz w:val="22"/>
          <w:szCs w:val="22"/>
        </w:rPr>
        <w:t>8 signalling (CXCL8, MMP9) and lymphocyte surface receptors (CD4, CD40, CD2). [</w:t>
      </w:r>
      <w:r w:rsidR="00C2707E" w:rsidRPr="00C2707E">
        <w:rPr>
          <w:color w:val="000000" w:themeColor="text1"/>
          <w:sz w:val="22"/>
          <w:szCs w:val="22"/>
          <w:highlight w:val="red"/>
        </w:rPr>
        <w:t>Figure 2D</w:t>
      </w:r>
      <w:r w:rsidR="00C2707E" w:rsidRPr="00C2707E">
        <w:rPr>
          <w:color w:val="000000" w:themeColor="text1"/>
          <w:sz w:val="22"/>
          <w:szCs w:val="22"/>
        </w:rPr>
        <w:t>].</w:t>
      </w:r>
    </w:p>
    <w:p w14:paraId="03C54BD5" w14:textId="77777777" w:rsidR="00BD33E1" w:rsidRPr="00C2707E" w:rsidRDefault="00BD33E1" w:rsidP="005D240B">
      <w:pPr>
        <w:spacing w:line="480" w:lineRule="auto"/>
        <w:jc w:val="both"/>
        <w:rPr>
          <w:i/>
          <w:iCs/>
          <w:color w:val="000000" w:themeColor="text1"/>
          <w:sz w:val="22"/>
          <w:szCs w:val="22"/>
        </w:rPr>
      </w:pPr>
    </w:p>
    <w:p w14:paraId="1D04AC08" w14:textId="77777777" w:rsidR="005D240B" w:rsidRPr="005B64D9" w:rsidRDefault="005D240B" w:rsidP="005D240B">
      <w:pPr>
        <w:spacing w:line="480" w:lineRule="auto"/>
        <w:jc w:val="both"/>
        <w:rPr>
          <w:i/>
          <w:iCs/>
          <w:sz w:val="22"/>
          <w:szCs w:val="22"/>
        </w:rPr>
      </w:pPr>
      <w:r w:rsidRPr="005B64D9">
        <w:rPr>
          <w:i/>
          <w:iCs/>
          <w:sz w:val="22"/>
          <w:szCs w:val="22"/>
        </w:rPr>
        <w:t>Meta-Analysis by Information Content of rodent studies</w:t>
      </w:r>
    </w:p>
    <w:p w14:paraId="5748732A" w14:textId="77777777" w:rsidR="005D240B" w:rsidRPr="007733E8" w:rsidRDefault="005D240B" w:rsidP="005D240B">
      <w:pPr>
        <w:spacing w:line="480" w:lineRule="auto"/>
        <w:jc w:val="both"/>
        <w:rPr>
          <w:sz w:val="22"/>
          <w:szCs w:val="22"/>
        </w:rPr>
      </w:pPr>
      <w:r w:rsidRPr="005B64D9">
        <w:rPr>
          <w:sz w:val="22"/>
          <w:szCs w:val="22"/>
        </w:rPr>
        <w:t>From 20 eligible rodent BPD studies [</w:t>
      </w:r>
      <w:r w:rsidRPr="00B822A7">
        <w:rPr>
          <w:sz w:val="22"/>
          <w:szCs w:val="22"/>
          <w:highlight w:val="darkMagenta"/>
        </w:rPr>
        <w:t>Supplementary Figure 2</w:t>
      </w:r>
      <w:r w:rsidRPr="00FE63F4">
        <w:rPr>
          <w:sz w:val="22"/>
          <w:szCs w:val="22"/>
          <w:highlight w:val="darkMagenta"/>
        </w:rPr>
        <w:t>, Table 2</w:t>
      </w:r>
      <w:r w:rsidRPr="005B64D9">
        <w:rPr>
          <w:sz w:val="22"/>
          <w:szCs w:val="22"/>
        </w:rPr>
        <w:t xml:space="preserve">] we extracted 35 gene lists for MAIC analysis (28 ranked and 7 unranked), employing 5 experimental techniques </w:t>
      </w:r>
      <w:r>
        <w:rPr>
          <w:sz w:val="22"/>
          <w:szCs w:val="22"/>
        </w:rPr>
        <w:t>(</w:t>
      </w:r>
      <w:r w:rsidRPr="00B822A7">
        <w:rPr>
          <w:sz w:val="22"/>
          <w:szCs w:val="22"/>
          <w:highlight w:val="darkMagenta"/>
        </w:rPr>
        <w:t>Supplementary Table 3</w:t>
      </w:r>
      <w:r>
        <w:rPr>
          <w:sz w:val="22"/>
          <w:szCs w:val="22"/>
        </w:rPr>
        <w:t>)</w:t>
      </w:r>
      <w:r w:rsidRPr="005B64D9">
        <w:rPr>
          <w:sz w:val="22"/>
          <w:szCs w:val="22"/>
        </w:rPr>
        <w:t>. Of these studies, 13 used mice models and 7 used rat models</w:t>
      </w:r>
      <w:r>
        <w:rPr>
          <w:sz w:val="22"/>
          <w:szCs w:val="22"/>
        </w:rPr>
        <w:t xml:space="preserve">. </w:t>
      </w:r>
      <w:r w:rsidRPr="002470AF">
        <w:rPr>
          <w:sz w:val="22"/>
          <w:szCs w:val="22"/>
        </w:rPr>
        <w:t>The study therefore reflects primarily a rodent dataset rather than the broader non</w:t>
      </w:r>
      <w:r w:rsidRPr="002470AF">
        <w:rPr>
          <w:rFonts w:ascii="Cambria Math" w:hAnsi="Cambria Math" w:cs="Cambria Math"/>
          <w:sz w:val="22"/>
          <w:szCs w:val="22"/>
        </w:rPr>
        <w:t>‑</w:t>
      </w:r>
      <w:r w:rsidRPr="002470AF">
        <w:rPr>
          <w:sz w:val="22"/>
          <w:szCs w:val="22"/>
        </w:rPr>
        <w:t>human mammalian dataset originally intended.</w:t>
      </w:r>
      <w:r>
        <w:rPr>
          <w:sz w:val="22"/>
          <w:szCs w:val="22"/>
        </w:rPr>
        <w:t xml:space="preserve"> </w:t>
      </w:r>
      <w:r w:rsidRPr="005B64D9">
        <w:rPr>
          <w:sz w:val="22"/>
          <w:szCs w:val="22"/>
        </w:rPr>
        <w:t xml:space="preserve">The majority (17/20; 85%) </w:t>
      </w:r>
      <w:r>
        <w:rPr>
          <w:sz w:val="22"/>
          <w:szCs w:val="22"/>
        </w:rPr>
        <w:t xml:space="preserve">of studies </w:t>
      </w:r>
      <w:r w:rsidRPr="005B64D9">
        <w:rPr>
          <w:sz w:val="22"/>
          <w:szCs w:val="22"/>
        </w:rPr>
        <w:t xml:space="preserve">modelled BPD by exposing neonatal pups to a </w:t>
      </w:r>
      <w:proofErr w:type="spellStart"/>
      <w:r w:rsidRPr="005B64D9">
        <w:rPr>
          <w:sz w:val="22"/>
          <w:szCs w:val="22"/>
        </w:rPr>
        <w:t>hyperoxic</w:t>
      </w:r>
      <w:proofErr w:type="spellEnd"/>
      <w:r w:rsidRPr="005B64D9">
        <w:rPr>
          <w:sz w:val="22"/>
          <w:szCs w:val="22"/>
        </w:rPr>
        <w:t xml:space="preserve"> environment, though the approaches differed; there was variation in the timeframe of hyperoxia (from 3 days to 14 days), recovery in room air (0 days to 57 days), continuous versus intermittent hyperoxia, and the percent oxygen (70 – 100%) used across the studies. Other methods to model BPD in rodent models included lipopolysaccharide </w:t>
      </w:r>
      <w:r w:rsidRPr="005B64D9">
        <w:rPr>
          <w:sz w:val="22"/>
          <w:szCs w:val="22"/>
        </w:rPr>
        <w:lastRenderedPageBreak/>
        <w:t xml:space="preserve">(LPS) treatment (1 study) and induced IUGR through maternal diet (1 study). All but one included study used lung tissue for analyses. </w:t>
      </w:r>
      <w:r>
        <w:rPr>
          <w:sz w:val="22"/>
          <w:szCs w:val="22"/>
        </w:rPr>
        <w:t>MAIC collated</w:t>
      </w:r>
      <w:r w:rsidRPr="005B64D9">
        <w:rPr>
          <w:sz w:val="22"/>
          <w:szCs w:val="22"/>
        </w:rPr>
        <w:t xml:space="preserve"> 7637 genes across all datasets</w:t>
      </w:r>
      <w:r>
        <w:rPr>
          <w:sz w:val="22"/>
          <w:szCs w:val="22"/>
        </w:rPr>
        <w:t xml:space="preserve"> [</w:t>
      </w:r>
      <w:r w:rsidRPr="00B822A7">
        <w:rPr>
          <w:sz w:val="22"/>
          <w:szCs w:val="22"/>
          <w:highlight w:val="red"/>
        </w:rPr>
        <w:t>Figure 3A</w:t>
      </w:r>
      <w:r>
        <w:rPr>
          <w:sz w:val="22"/>
          <w:szCs w:val="22"/>
        </w:rPr>
        <w:t xml:space="preserve">, </w:t>
      </w:r>
      <w:r w:rsidRPr="00B822A7">
        <w:rPr>
          <w:sz w:val="22"/>
          <w:szCs w:val="22"/>
          <w:highlight w:val="darkMagenta"/>
        </w:rPr>
        <w:t>Supplementary table 5</w:t>
      </w:r>
      <w:r>
        <w:rPr>
          <w:sz w:val="22"/>
          <w:szCs w:val="22"/>
        </w:rPr>
        <w:t>] and</w:t>
      </w:r>
      <w:r w:rsidRPr="005B64D9">
        <w:rPr>
          <w:sz w:val="22"/>
          <w:szCs w:val="22"/>
        </w:rPr>
        <w:t xml:space="preserve"> 3 genes were supported by evidence from &gt;=4 experimental techniques (</w:t>
      </w:r>
      <w:r w:rsidRPr="00DA5C8C">
        <w:rPr>
          <w:i/>
          <w:iCs/>
          <w:sz w:val="22"/>
          <w:szCs w:val="22"/>
        </w:rPr>
        <w:t>RAC2</w:t>
      </w:r>
      <w:r w:rsidRPr="005B64D9">
        <w:rPr>
          <w:sz w:val="22"/>
          <w:szCs w:val="22"/>
        </w:rPr>
        <w:t xml:space="preserve">, </w:t>
      </w:r>
      <w:r w:rsidRPr="00DA5C8C">
        <w:rPr>
          <w:i/>
          <w:iCs/>
          <w:sz w:val="22"/>
          <w:szCs w:val="22"/>
        </w:rPr>
        <w:t>CXCR2</w:t>
      </w:r>
      <w:r w:rsidRPr="005B64D9">
        <w:rPr>
          <w:sz w:val="22"/>
          <w:szCs w:val="22"/>
        </w:rPr>
        <w:t xml:space="preserve">, </w:t>
      </w:r>
      <w:r w:rsidRPr="00DA5C8C">
        <w:rPr>
          <w:i/>
          <w:iCs/>
          <w:sz w:val="22"/>
          <w:szCs w:val="22"/>
        </w:rPr>
        <w:t>IL1R2</w:t>
      </w:r>
      <w:r w:rsidRPr="005B64D9">
        <w:rPr>
          <w:sz w:val="22"/>
          <w:szCs w:val="22"/>
        </w:rPr>
        <w:t>).</w:t>
      </w:r>
      <w:r>
        <w:rPr>
          <w:sz w:val="22"/>
          <w:szCs w:val="22"/>
        </w:rPr>
        <w:t xml:space="preserve"> </w:t>
      </w:r>
      <w:r w:rsidRPr="005B64D9">
        <w:rPr>
          <w:sz w:val="22"/>
          <w:szCs w:val="22"/>
        </w:rPr>
        <w:t xml:space="preserve"> One in five genes were supported by more than 1 method (n = 1597, 20.91%), with 141 genes (1.85%) supported by &gt;=3 methods. </w:t>
      </w:r>
      <w:r>
        <w:rPr>
          <w:sz w:val="22"/>
          <w:szCs w:val="22"/>
        </w:rPr>
        <w:t xml:space="preserve"> Immune processes are again represented within the top ten genes (</w:t>
      </w:r>
      <w:r w:rsidRPr="007733E8">
        <w:rPr>
          <w:i/>
          <w:iCs/>
          <w:sz w:val="22"/>
          <w:szCs w:val="22"/>
        </w:rPr>
        <w:t>RAC2</w:t>
      </w:r>
      <w:r>
        <w:rPr>
          <w:sz w:val="22"/>
          <w:szCs w:val="22"/>
        </w:rPr>
        <w:t xml:space="preserve">, </w:t>
      </w:r>
      <w:r w:rsidRPr="007733E8">
        <w:rPr>
          <w:i/>
          <w:iCs/>
          <w:sz w:val="22"/>
          <w:szCs w:val="22"/>
        </w:rPr>
        <w:t>CXCR2</w:t>
      </w:r>
      <w:r>
        <w:rPr>
          <w:sz w:val="22"/>
          <w:szCs w:val="22"/>
        </w:rPr>
        <w:t xml:space="preserve">, </w:t>
      </w:r>
      <w:r w:rsidRPr="007733E8">
        <w:rPr>
          <w:i/>
          <w:iCs/>
          <w:sz w:val="22"/>
          <w:szCs w:val="22"/>
        </w:rPr>
        <w:t>IL1R2</w:t>
      </w:r>
      <w:r>
        <w:rPr>
          <w:sz w:val="22"/>
          <w:szCs w:val="22"/>
        </w:rPr>
        <w:t xml:space="preserve">, </w:t>
      </w:r>
      <w:r w:rsidRPr="007733E8">
        <w:rPr>
          <w:i/>
          <w:iCs/>
          <w:sz w:val="22"/>
          <w:szCs w:val="22"/>
        </w:rPr>
        <w:t>CCDC3</w:t>
      </w:r>
      <w:r>
        <w:rPr>
          <w:sz w:val="22"/>
          <w:szCs w:val="22"/>
        </w:rPr>
        <w:t xml:space="preserve">, </w:t>
      </w:r>
      <w:r w:rsidRPr="007733E8">
        <w:rPr>
          <w:i/>
          <w:iCs/>
          <w:sz w:val="22"/>
          <w:szCs w:val="22"/>
        </w:rPr>
        <w:t>PTGS2</w:t>
      </w:r>
      <w:r>
        <w:rPr>
          <w:sz w:val="22"/>
          <w:szCs w:val="22"/>
        </w:rPr>
        <w:t xml:space="preserve">). Interestingly, </w:t>
      </w:r>
      <w:r w:rsidRPr="007733E8">
        <w:rPr>
          <w:i/>
          <w:iCs/>
          <w:sz w:val="22"/>
          <w:szCs w:val="22"/>
        </w:rPr>
        <w:t>IL1R2</w:t>
      </w:r>
      <w:r>
        <w:rPr>
          <w:sz w:val="22"/>
          <w:szCs w:val="22"/>
        </w:rPr>
        <w:t xml:space="preserve"> is shared between the top 10 lists of both analyses. </w:t>
      </w:r>
      <w:r w:rsidRPr="005B64D9">
        <w:rPr>
          <w:sz w:val="22"/>
          <w:szCs w:val="22"/>
        </w:rPr>
        <w:t>We prioritised 1783 genes for further investigation</w:t>
      </w:r>
      <w:r>
        <w:rPr>
          <w:sz w:val="22"/>
          <w:szCs w:val="22"/>
        </w:rPr>
        <w:t xml:space="preserve"> [</w:t>
      </w:r>
      <w:r w:rsidRPr="00034A3A">
        <w:rPr>
          <w:sz w:val="22"/>
          <w:szCs w:val="22"/>
          <w:highlight w:val="darkMagenta"/>
        </w:rPr>
        <w:t>Figure 3B</w:t>
      </w:r>
      <w:r>
        <w:rPr>
          <w:sz w:val="22"/>
          <w:szCs w:val="22"/>
        </w:rPr>
        <w:t>]</w:t>
      </w:r>
      <w:r w:rsidRPr="005B64D9">
        <w:rPr>
          <w:sz w:val="22"/>
          <w:szCs w:val="22"/>
        </w:rPr>
        <w:t>.</w:t>
      </w:r>
    </w:p>
    <w:p w14:paraId="1176FE4F" w14:textId="77777777" w:rsidR="005D240B" w:rsidRPr="005B64D9" w:rsidRDefault="005D240B" w:rsidP="005D240B">
      <w:pPr>
        <w:spacing w:line="480" w:lineRule="auto"/>
        <w:jc w:val="both"/>
        <w:rPr>
          <w:b/>
          <w:bCs/>
          <w:sz w:val="22"/>
          <w:szCs w:val="22"/>
        </w:rPr>
      </w:pPr>
    </w:p>
    <w:p w14:paraId="1D06CD55" w14:textId="77777777" w:rsidR="005D240B" w:rsidRPr="005B64D9" w:rsidRDefault="005D240B" w:rsidP="005D240B">
      <w:pPr>
        <w:spacing w:line="480" w:lineRule="auto"/>
        <w:rPr>
          <w:i/>
          <w:iCs/>
          <w:sz w:val="22"/>
          <w:szCs w:val="22"/>
        </w:rPr>
      </w:pPr>
      <w:r w:rsidRPr="005B64D9">
        <w:rPr>
          <w:i/>
          <w:iCs/>
          <w:sz w:val="22"/>
          <w:szCs w:val="22"/>
        </w:rPr>
        <w:t>Rodent functional enrichment</w:t>
      </w:r>
    </w:p>
    <w:p w14:paraId="28FFE4F0" w14:textId="77777777" w:rsidR="005D240B" w:rsidRPr="005B64D9" w:rsidRDefault="005D240B" w:rsidP="005D240B">
      <w:pPr>
        <w:spacing w:line="480" w:lineRule="auto"/>
        <w:jc w:val="both"/>
        <w:rPr>
          <w:sz w:val="22"/>
          <w:szCs w:val="22"/>
        </w:rPr>
      </w:pPr>
      <w:r w:rsidRPr="005B64D9">
        <w:rPr>
          <w:sz w:val="22"/>
          <w:szCs w:val="22"/>
        </w:rPr>
        <w:t xml:space="preserve">Gene ontology ORA revealed a significant overrepresentation of pathways related to myeloid cells and development of muscle tissue and extracellular matrix </w:t>
      </w:r>
      <w:proofErr w:type="gramStart"/>
      <w:r w:rsidRPr="005B64D9">
        <w:rPr>
          <w:sz w:val="22"/>
          <w:szCs w:val="22"/>
        </w:rPr>
        <w:t>organisation[</w:t>
      </w:r>
      <w:proofErr w:type="gramEnd"/>
      <w:r w:rsidRPr="00034A3A">
        <w:rPr>
          <w:sz w:val="22"/>
          <w:szCs w:val="22"/>
          <w:highlight w:val="darkMagenta"/>
        </w:rPr>
        <w:t>Figure 3C</w:t>
      </w:r>
      <w:r w:rsidRPr="005B64D9">
        <w:rPr>
          <w:sz w:val="22"/>
          <w:szCs w:val="22"/>
        </w:rPr>
        <w:t xml:space="preserve">]. Regulation of T cell activation is also observed though is far less prominent than seen in the human results. As before, we created a protein-protein interaction (PPI) network. MCL clustering identified </w:t>
      </w:r>
      <w:r>
        <w:rPr>
          <w:sz w:val="22"/>
          <w:szCs w:val="22"/>
        </w:rPr>
        <w:t>55</w:t>
      </w:r>
      <w:r w:rsidRPr="005B64D9">
        <w:rPr>
          <w:sz w:val="22"/>
          <w:szCs w:val="22"/>
        </w:rPr>
        <w:t xml:space="preserve"> clusters with &gt;=5 members. The 21 largest clusters contained &gt;=10 members. Among these, we found programs associated with the adaptive immune response and mitosis. We used the PPI network to identify 13 hub genes, suggested as being central to the wider network</w:t>
      </w:r>
      <w:r>
        <w:rPr>
          <w:sz w:val="22"/>
          <w:szCs w:val="22"/>
        </w:rPr>
        <w:t xml:space="preserve"> [</w:t>
      </w:r>
      <w:r w:rsidRPr="00B822A7">
        <w:rPr>
          <w:sz w:val="22"/>
          <w:szCs w:val="22"/>
          <w:highlight w:val="red"/>
        </w:rPr>
        <w:t>Figure 3D</w:t>
      </w:r>
      <w:r>
        <w:rPr>
          <w:sz w:val="22"/>
          <w:szCs w:val="22"/>
        </w:rPr>
        <w:t>]</w:t>
      </w:r>
      <w:r w:rsidRPr="005B64D9">
        <w:rPr>
          <w:sz w:val="22"/>
          <w:szCs w:val="22"/>
        </w:rPr>
        <w:t>.</w:t>
      </w:r>
    </w:p>
    <w:p w14:paraId="7BFE815B" w14:textId="77777777" w:rsidR="005D240B" w:rsidRPr="005B64D9" w:rsidRDefault="005D240B" w:rsidP="005D240B">
      <w:pPr>
        <w:spacing w:line="480" w:lineRule="auto"/>
        <w:jc w:val="both"/>
        <w:rPr>
          <w:sz w:val="22"/>
          <w:szCs w:val="22"/>
        </w:rPr>
      </w:pPr>
    </w:p>
    <w:p w14:paraId="6DB58CC5" w14:textId="77777777" w:rsidR="005D240B" w:rsidRPr="005B64D9" w:rsidRDefault="005D240B" w:rsidP="005D240B">
      <w:pPr>
        <w:spacing w:line="480" w:lineRule="auto"/>
        <w:jc w:val="both"/>
        <w:rPr>
          <w:i/>
          <w:iCs/>
          <w:sz w:val="22"/>
          <w:szCs w:val="22"/>
        </w:rPr>
      </w:pPr>
      <w:r>
        <w:rPr>
          <w:i/>
          <w:iCs/>
          <w:sz w:val="22"/>
          <w:szCs w:val="22"/>
        </w:rPr>
        <w:t>Comparison</w:t>
      </w:r>
      <w:r w:rsidRPr="005B64D9">
        <w:rPr>
          <w:i/>
          <w:iCs/>
          <w:sz w:val="22"/>
          <w:szCs w:val="22"/>
        </w:rPr>
        <w:t xml:space="preserve"> of human and rodent datasets</w:t>
      </w:r>
    </w:p>
    <w:p w14:paraId="68E66690" w14:textId="77777777" w:rsidR="005D240B" w:rsidRPr="005B64D9" w:rsidRDefault="005D240B" w:rsidP="005D240B">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Figure 4</w:t>
      </w:r>
      <w:r>
        <w:rPr>
          <w:sz w:val="22"/>
          <w:szCs w:val="22"/>
        </w:rPr>
        <w:t>A</w:t>
      </w:r>
      <w:r w:rsidRPr="005B64D9">
        <w:rPr>
          <w:sz w:val="22"/>
          <w:szCs w:val="22"/>
        </w:rPr>
        <w:t>].</w:t>
      </w:r>
      <w:r>
        <w:rPr>
          <w:sz w:val="22"/>
          <w:szCs w:val="22"/>
        </w:rPr>
        <w:t xml:space="preserve"> </w:t>
      </w:r>
      <w:r w:rsidRPr="005B64D9">
        <w:rPr>
          <w:sz w:val="22"/>
          <w:szCs w:val="22"/>
        </w:rPr>
        <w:t xml:space="preserve">The gross overlap between the two parallel MAIC analyses carried out in this study was not shown to be significant by hypergeometric test (p&gt;0.5). However, focusing on the prioritised genes from both datasets, a hypergeometric test, </w:t>
      </w:r>
      <w:proofErr w:type="gramStart"/>
      <w:r w:rsidRPr="005B64D9">
        <w:rPr>
          <w:sz w:val="22"/>
          <w:szCs w:val="22"/>
        </w:rPr>
        <w:t>assuming that</w:t>
      </w:r>
      <w:proofErr w:type="gramEnd"/>
      <w:r w:rsidRPr="005B64D9">
        <w:rPr>
          <w:sz w:val="22"/>
          <w:szCs w:val="22"/>
        </w:rPr>
        <w:t xml:space="preserve"> 99% of human protein coding genes can be mapped to the mouse genome, </w:t>
      </w:r>
      <w:r w:rsidRPr="005B64D9">
        <w:rPr>
          <w:sz w:val="22"/>
          <w:szCs w:val="22"/>
        </w:rPr>
        <w:lastRenderedPageBreak/>
        <w:t>indicated the overlap</w:t>
      </w:r>
      <w:r>
        <w:rPr>
          <w:sz w:val="22"/>
          <w:szCs w:val="22"/>
        </w:rPr>
        <w:t xml:space="preserve"> of 163 genes [</w:t>
      </w:r>
      <w:r w:rsidRPr="008C6988">
        <w:rPr>
          <w:sz w:val="22"/>
          <w:szCs w:val="22"/>
          <w:highlight w:val="darkMagenta"/>
        </w:rPr>
        <w:t>Figure 4</w:t>
      </w:r>
      <w:r>
        <w:rPr>
          <w:sz w:val="22"/>
          <w:szCs w:val="22"/>
        </w:rPr>
        <w:t>B]</w:t>
      </w:r>
      <w:r w:rsidRPr="005B64D9">
        <w:rPr>
          <w:sz w:val="22"/>
          <w:szCs w:val="22"/>
        </w:rPr>
        <w:t xml:space="preserve"> was significant [</w:t>
      </w:r>
      <w:r w:rsidRPr="00034A3A">
        <w:rPr>
          <w:sz w:val="22"/>
          <w:szCs w:val="22"/>
          <w:highlight w:val="darkMagenta"/>
        </w:rPr>
        <w:t>Supplementary Table 6</w:t>
      </w:r>
      <w:r w:rsidRPr="005B64D9">
        <w:rPr>
          <w:sz w:val="22"/>
          <w:szCs w:val="22"/>
        </w:rPr>
        <w:t>]</w:t>
      </w:r>
      <w:r>
        <w:rPr>
          <w:sz w:val="22"/>
          <w:szCs w:val="22"/>
        </w:rPr>
        <w:t>. It is difficult to determine if some uncommon</w:t>
      </w:r>
      <w:r w:rsidRPr="005B64D9">
        <w:rPr>
          <w:sz w:val="22"/>
          <w:szCs w:val="22"/>
        </w:rPr>
        <w:t>, enriched pathways reflect rodent-specific responses to experimental injury rather than universally conserved disease mechanisms.</w:t>
      </w:r>
    </w:p>
    <w:p w14:paraId="69F98C09" w14:textId="77777777" w:rsidR="005D240B" w:rsidRPr="005B64D9" w:rsidRDefault="005D240B" w:rsidP="005D240B">
      <w:pPr>
        <w:spacing w:line="480" w:lineRule="auto"/>
        <w:rPr>
          <w:sz w:val="22"/>
          <w:szCs w:val="22"/>
        </w:rPr>
      </w:pPr>
    </w:p>
    <w:p w14:paraId="257E1A6D" w14:textId="77777777" w:rsidR="005D240B" w:rsidRPr="005B64D9" w:rsidRDefault="005D240B" w:rsidP="005D240B">
      <w:pPr>
        <w:spacing w:line="480" w:lineRule="auto"/>
        <w:rPr>
          <w:b/>
          <w:bCs/>
          <w:sz w:val="22"/>
          <w:szCs w:val="22"/>
        </w:rPr>
      </w:pPr>
      <w:r w:rsidRPr="005B64D9">
        <w:rPr>
          <w:sz w:val="22"/>
          <w:szCs w:val="22"/>
        </w:rPr>
        <w:br w:type="column"/>
      </w:r>
      <w:r w:rsidRPr="005B64D9">
        <w:rPr>
          <w:b/>
          <w:bCs/>
          <w:sz w:val="22"/>
          <w:szCs w:val="22"/>
        </w:rPr>
        <w:lastRenderedPageBreak/>
        <w:t>Discussion</w:t>
      </w:r>
    </w:p>
    <w:p w14:paraId="71C88350" w14:textId="77777777" w:rsidR="005D240B" w:rsidRDefault="005D240B" w:rsidP="005D240B">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e further compared our results to previously generated similar output for ARDS generated within our lab. </w:t>
      </w:r>
    </w:p>
    <w:p w14:paraId="34628B59" w14:textId="77777777" w:rsidR="005D240B" w:rsidRDefault="005D240B" w:rsidP="005D240B">
      <w:pPr>
        <w:spacing w:line="480" w:lineRule="auto"/>
        <w:rPr>
          <w:sz w:val="22"/>
          <w:szCs w:val="22"/>
        </w:rPr>
      </w:pPr>
    </w:p>
    <w:p w14:paraId="4388B5C4" w14:textId="77777777" w:rsidR="005D240B" w:rsidRPr="005A5A49" w:rsidRDefault="005D240B" w:rsidP="005D240B">
      <w:pPr>
        <w:spacing w:line="480" w:lineRule="auto"/>
        <w:rPr>
          <w:sz w:val="22"/>
          <w:szCs w:val="22"/>
        </w:rPr>
      </w:pPr>
      <w:r>
        <w:rPr>
          <w:sz w:val="22"/>
          <w:szCs w:val="22"/>
        </w:rPr>
        <w:t>IL1R2 is upregulated in acute hypoxia.</w:t>
      </w:r>
      <w:r>
        <w:rPr>
          <w:sz w:val="22"/>
          <w:szCs w:val="22"/>
        </w:rPr>
        <w:fldChar w:fldCharType="begin"/>
      </w:r>
      <w:r>
        <w:rPr>
          <w:sz w:val="22"/>
          <w:szCs w:val="22"/>
        </w:rPr>
        <w:instrText xml:space="preserve"> ADDIN ZOTERO_ITEM CSL_CITATION {"citationID":"8Cr45T4i","properties":{"formattedCitation":"(Johnson et al., 2007)","plainCitation":"(Johnson et al., 2007)","noteIndex":0},"citationItems":[{"id":2453,"uris":["http://zotero.org/users/14418362/items/BBNNCKGM"],"itemData":{"id":2453,"type":"article-journal","abstract":"Acute hypoxia is experienced in an array of ailments and conditions, including asthma, chronic obstructive pulmonary disease, heart failure, sleep apnea, acute hypotension, and blast lung injury. Classically, infection activates the neuroimmune system, causing loss of interest in the social environment. We report that the non-infectious stimulus acute hypoxia triggers neuroimmune system activation (NSA), causing loss of interest in the social environment, and that recovery from hypoxia-induced NSA is impaired in a mouse model of type 2 diabetes. Importantly, recovery from the behavioral consequences of hypoxia-induced NSA was nearly ablated in MyD88 (myeloid differentiation factor 88) knock-out mice and in mice intracerebroventricularly administered the caspase-1 inhibitor ac-YVAD-CMK (ac-Tyr-Val-Asp-2,6-dimethylbenzoyloxymethylketone). Diabetic mice had prolonged recovery from NSA that could be halved by administration of subcutaneous interleukin-1 (IL-1) receptor antagonist (RA). These results show that acute hypoxia activates the IL-1beta arm of the neuroimmune system, which diabetes exacerbates and treatment with IL-1RA ameliorates.","container-title":"The Journal of Neuroscience: The Official Journal of the Society for Neuroscience","DOI":"10.1523/JNEUROSCI.4560-06.2007","ISSN":"1529-2401","issue":"5","journalAbbreviation":"J Neurosci","language":"eng","note":"PMID: 17267571\nPMCID: PMC6673177","page":"1161-1166","source":"PubMed","title":"Acute hypoxia activates the neuroimmune system, which diabetes exacerbates","volume":"27","author":[{"family":"Johnson","given":"Daniel R."},{"family":"O'Connor","given":"Jason C."},{"family":"Hartman","given":"Matthew E."},{"family":"Tapping","given":"Richard I."},{"family":"Freund","given":"Gregory G."}],"issued":{"date-parts":[["2007",1,31]]}}}],"schema":"https://github.com/citation-style-language/schema/raw/master/csl-citation.json"} </w:instrText>
      </w:r>
      <w:r>
        <w:rPr>
          <w:sz w:val="22"/>
          <w:szCs w:val="22"/>
        </w:rPr>
        <w:fldChar w:fldCharType="separate"/>
      </w:r>
      <w:r>
        <w:rPr>
          <w:noProof/>
          <w:sz w:val="22"/>
          <w:szCs w:val="22"/>
        </w:rPr>
        <w:t>(Johnson et al., 2007)</w:t>
      </w:r>
      <w:r>
        <w:rPr>
          <w:sz w:val="22"/>
          <w:szCs w:val="22"/>
        </w:rPr>
        <w:fldChar w:fldCharType="end"/>
      </w:r>
    </w:p>
    <w:p w14:paraId="6EB1F146" w14:textId="77777777" w:rsidR="005D240B" w:rsidRPr="005A5A49" w:rsidRDefault="005D240B" w:rsidP="005D240B">
      <w:pPr>
        <w:spacing w:line="480" w:lineRule="auto"/>
        <w:rPr>
          <w:b/>
          <w:bCs/>
          <w:sz w:val="22"/>
          <w:szCs w:val="22"/>
        </w:rPr>
      </w:pPr>
    </w:p>
    <w:p w14:paraId="3B81F8CD" w14:textId="77777777" w:rsidR="005D240B" w:rsidRPr="005A5A49" w:rsidRDefault="005D240B" w:rsidP="005D240B">
      <w:pPr>
        <w:spacing w:line="480" w:lineRule="auto"/>
        <w:rPr>
          <w:b/>
          <w:bCs/>
          <w:sz w:val="22"/>
          <w:szCs w:val="22"/>
        </w:rPr>
      </w:pPr>
      <w:r w:rsidRPr="005A5A49">
        <w:rPr>
          <w:b/>
          <w:bCs/>
          <w:sz w:val="22"/>
          <w:szCs w:val="22"/>
        </w:rPr>
        <w:t>T cells in neonates</w:t>
      </w:r>
    </w:p>
    <w:p w14:paraId="1FB84BF5" w14:textId="77777777" w:rsidR="00BF2C13" w:rsidRDefault="005D240B" w:rsidP="005D240B">
      <w:pPr>
        <w:spacing w:line="480" w:lineRule="auto"/>
        <w:rPr>
          <w:rFonts w:cs="Calibri"/>
          <w:color w:val="000000" w:themeColor="text1"/>
          <w:sz w:val="22"/>
          <w:szCs w:val="22"/>
        </w:rPr>
      </w:pPr>
      <w:r w:rsidRPr="005A5A49">
        <w:rPr>
          <w:rFonts w:cs="Calibri"/>
          <w:color w:val="000000" w:themeColor="text1"/>
          <w:sz w:val="22"/>
          <w:szCs w:val="22"/>
        </w:rPr>
        <w:t xml:space="preserve">Our findings prioritise specific elements of the </w:t>
      </w:r>
      <w:r>
        <w:rPr>
          <w:rFonts w:cs="Calibri"/>
          <w:color w:val="000000" w:themeColor="text1"/>
          <w:sz w:val="22"/>
          <w:szCs w:val="22"/>
        </w:rPr>
        <w:t>T cell</w:t>
      </w:r>
      <w:r w:rsidRPr="005A5A49">
        <w:rPr>
          <w:rFonts w:cs="Calibri"/>
          <w:color w:val="000000" w:themeColor="text1"/>
          <w:sz w:val="22"/>
          <w:szCs w:val="22"/>
        </w:rPr>
        <w:t xml:space="preserve"> immune response </w:t>
      </w:r>
      <w:proofErr w:type="gramStart"/>
      <w:r w:rsidRPr="005A5A49">
        <w:rPr>
          <w:rFonts w:cs="Calibri"/>
          <w:color w:val="000000" w:themeColor="text1"/>
          <w:sz w:val="22"/>
          <w:szCs w:val="22"/>
        </w:rPr>
        <w:t>In</w:t>
      </w:r>
      <w:proofErr w:type="gramEnd"/>
      <w:r w:rsidRPr="005A5A49">
        <w:rPr>
          <w:rFonts w:cs="Calibri"/>
          <w:color w:val="000000" w:themeColor="text1"/>
          <w:sz w:val="22"/>
          <w:szCs w:val="22"/>
        </w:rPr>
        <w:t xml:space="preserve"> </w:t>
      </w:r>
      <w:proofErr w:type="gramStart"/>
      <w:r w:rsidRPr="005A5A49">
        <w:rPr>
          <w:rFonts w:cs="Calibri"/>
          <w:color w:val="000000" w:themeColor="text1"/>
          <w:sz w:val="22"/>
          <w:szCs w:val="22"/>
        </w:rPr>
        <w:t>particular development</w:t>
      </w:r>
      <w:proofErr w:type="gramEnd"/>
      <w:r w:rsidRPr="005A5A49">
        <w:rPr>
          <w:rFonts w:cs="Calibri"/>
          <w:color w:val="000000" w:themeColor="text1"/>
          <w:sz w:val="22"/>
          <w:szCs w:val="22"/>
        </w:rPr>
        <w:t xml:space="preserve"> and adhesion. </w:t>
      </w:r>
    </w:p>
    <w:p w14:paraId="00EE0B58" w14:textId="77777777" w:rsidR="00BF2C13" w:rsidRDefault="00BF2C13" w:rsidP="005D240B">
      <w:pPr>
        <w:spacing w:line="480" w:lineRule="auto"/>
        <w:rPr>
          <w:rFonts w:cs="Calibri"/>
          <w:color w:val="000000" w:themeColor="text1"/>
          <w:sz w:val="22"/>
          <w:szCs w:val="22"/>
        </w:rPr>
      </w:pPr>
    </w:p>
    <w:p w14:paraId="04329962" w14:textId="7E89A0E2" w:rsidR="005D240B" w:rsidRPr="005A5A49" w:rsidRDefault="00AB2D4D" w:rsidP="005D240B">
      <w:pPr>
        <w:spacing w:line="480" w:lineRule="auto"/>
        <w:rPr>
          <w:rFonts w:cs="Calibri"/>
          <w:color w:val="000000" w:themeColor="text1"/>
          <w:sz w:val="22"/>
          <w:szCs w:val="22"/>
        </w:rPr>
      </w:pPr>
      <w:r>
        <w:rPr>
          <w:rFonts w:cs="Calibri"/>
          <w:color w:val="000000" w:themeColor="text1"/>
          <w:sz w:val="22"/>
          <w:szCs w:val="22"/>
        </w:rPr>
        <w:t xml:space="preserve">A recent study of potential transcriptomic endotypes in BPD focused on the </w:t>
      </w:r>
      <w:r w:rsidRPr="00AB2D4D">
        <w:rPr>
          <w:rFonts w:cs="Calibri"/>
          <w:color w:val="000000" w:themeColor="text1"/>
          <w:sz w:val="22"/>
          <w:szCs w:val="22"/>
        </w:rPr>
        <w:t>Pietrzyk</w:t>
      </w:r>
      <w:r w:rsidR="005508DA">
        <w:rPr>
          <w:rFonts w:cs="Calibri"/>
          <w:color w:val="000000" w:themeColor="text1"/>
          <w:sz w:val="22"/>
          <w:szCs w:val="22"/>
        </w:rPr>
        <w:t xml:space="preserve"> data</w:t>
      </w:r>
      <w:r>
        <w:rPr>
          <w:rFonts w:cs="Calibri"/>
          <w:color w:val="000000" w:themeColor="text1"/>
          <w:sz w:val="22"/>
          <w:szCs w:val="22"/>
        </w:rPr>
        <w:t>set included in our analysis</w:t>
      </w:r>
      <w:r w:rsidR="005508DA">
        <w:rPr>
          <w:rFonts w:cs="Calibri"/>
          <w:color w:val="000000" w:themeColor="text1"/>
          <w:sz w:val="22"/>
          <w:szCs w:val="22"/>
        </w:rPr>
        <w:t>.</w:t>
      </w:r>
      <w:r>
        <w:rPr>
          <w:rFonts w:cs="Calibri"/>
          <w:color w:val="000000" w:themeColor="text1"/>
          <w:sz w:val="22"/>
          <w:szCs w:val="22"/>
        </w:rPr>
        <w:fldChar w:fldCharType="begin"/>
      </w:r>
      <w:r w:rsidR="00BF2C13">
        <w:rPr>
          <w:rFonts w:cs="Calibri"/>
          <w:color w:val="000000" w:themeColor="text1"/>
          <w:sz w:val="22"/>
          <w:szCs w:val="22"/>
        </w:rPr>
        <w:instrText xml:space="preserve"> ADDIN ZOTERO_ITEM CSL_CITATION {"citationID":"m8civNmW","properties":{"formattedCitation":"(Moreira et al., 2023; Pietrzyk et al., 2013)","plainCitation":"(Moreira et al., 2023; Pietrzyk et al., 201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id":1723,"uris":["http://zotero.org/users/14418362/items/4P4GWIER"],"itemData":{"id":1723,"type":"article-journal","abstract":"RATIONALE: Bronchopulmonary dysplasia is one of the most serious complications observed in premature infants. Thanks to microarray technique, expression of nearly all human genes can be reliably evaluated., OBJECTIVE: To compare whole genome expression in the first month of life in groups of infants with and without bronchopulmonary dysplasia., METHODS: 111 newborns were included in the study. The mean birth weight was 1029 g (SD:290), and the mean gestational age was 27.8 weeks (SD:2.5). Blood samples were drawn from the study participants on the 5th, 14th and 28th day of life. The mRNA samples were evaluated for gene expression with the use of GeneChip R Human Gene 1.0 ST microarrays. The infants were divided into two groups: bronchopulmonary dysplasia (n=68) and control (n=43)., RESULTS: Overall 2086 genes were differentially expressed on the day 5, only 324 on the day 14 and 3498 on the day 28. Based on pathway enrichment analysis we found that the cell cycle pathway was up-regulated in the bronchopulmonary dysplasia group. The activation of this pathway does not seem to be related with the maturity of the infant. Four pathways related to inflammatory response were continuously on the 5(th), 14(th) and 28(th) day of life down-regulated in the bronchopulmonary dysplasia group. However, the expression of genes depended on both factors: immaturity and disease severity. The most significantly down-regulated pathway was the T cell receptor signaling pathway., CONCLUSION: The results of the whole genome expression study revealed alteration of the expression of nearly 10% of the genome in bronchopulmonary dysplasia patients.","archive":"Ovid MEDLINE(R) &lt;2013&gt;","container-title":"PloS one","DOI":"10.1371/journal.pone.0078585","ISSN":"1932-6203","issue":"10","title":"Gene expression profiling in preterm infants: new aspects of bronchopulmonary dysplasia development.","URL":"http://ovidsp.ovid.com/ovidweb.cgi?T=JS&amp;PAGE=reference&amp;D=med10&amp;NEWS=N&amp;AN=24194948","volume":"8","author":[{"family":"Pietrzyk","given":"Jacek J"},{"family":"Kwinta","given":"Przemko"},{"family":"Wollen","given":"Embjorg J"},{"family":"Bik-Multanowski","given":"Miroslaw"},{"family":"Madetko-Talowska","given":"Anna"},{"family":"Gunther","given":"Clara-Cecilie"},{"family":"Jagla","given":"Mateusz"},{"family":"Tomasik","given":"Tomasz"},{"family":"Saugstad","given":"Ola D"}],"issued":{"date-parts":[["2013"]]}}}],"schema":"https://github.com/citation-style-language/schema/raw/master/csl-citation.json"} </w:instrText>
      </w:r>
      <w:r>
        <w:rPr>
          <w:rFonts w:cs="Calibri"/>
          <w:color w:val="000000" w:themeColor="text1"/>
          <w:sz w:val="22"/>
          <w:szCs w:val="22"/>
        </w:rPr>
        <w:fldChar w:fldCharType="separate"/>
      </w:r>
      <w:r w:rsidR="00BF2C13">
        <w:rPr>
          <w:rFonts w:cs="Calibri"/>
          <w:noProof/>
          <w:color w:val="000000" w:themeColor="text1"/>
          <w:sz w:val="22"/>
          <w:szCs w:val="22"/>
        </w:rPr>
        <w:t>(Moreira et al., 2023; Pietrzyk et al., 2013)</w:t>
      </w:r>
      <w:r>
        <w:rPr>
          <w:rFonts w:cs="Calibri"/>
          <w:color w:val="000000" w:themeColor="text1"/>
          <w:sz w:val="22"/>
          <w:szCs w:val="22"/>
        </w:rPr>
        <w:fldChar w:fldCharType="end"/>
      </w:r>
      <w:r w:rsidR="00BF2C13">
        <w:rPr>
          <w:rFonts w:cs="Calibri"/>
          <w:color w:val="000000" w:themeColor="text1"/>
          <w:sz w:val="22"/>
          <w:szCs w:val="22"/>
        </w:rPr>
        <w:t xml:space="preserve"> </w:t>
      </w:r>
    </w:p>
    <w:p w14:paraId="2432EDF7" w14:textId="77777777" w:rsidR="005D240B" w:rsidRPr="005A5A49" w:rsidRDefault="005D240B" w:rsidP="005D240B">
      <w:pPr>
        <w:spacing w:line="480" w:lineRule="auto"/>
        <w:rPr>
          <w:b/>
          <w:bCs/>
          <w:sz w:val="22"/>
          <w:szCs w:val="22"/>
        </w:rPr>
      </w:pPr>
    </w:p>
    <w:p w14:paraId="50DFDA65" w14:textId="77777777" w:rsidR="005D240B" w:rsidRPr="005A5A49" w:rsidRDefault="005D240B" w:rsidP="005D240B">
      <w:pPr>
        <w:spacing w:line="480" w:lineRule="auto"/>
        <w:rPr>
          <w:b/>
          <w:bCs/>
          <w:sz w:val="22"/>
          <w:szCs w:val="22"/>
        </w:rPr>
      </w:pPr>
      <w:r w:rsidRPr="005A5A49">
        <w:rPr>
          <w:b/>
          <w:bCs/>
          <w:sz w:val="22"/>
          <w:szCs w:val="22"/>
        </w:rPr>
        <w:t>T cells in BPD – long term effects?</w:t>
      </w:r>
    </w:p>
    <w:p w14:paraId="36CA4157" w14:textId="49795174" w:rsidR="005D240B" w:rsidRPr="005A5A49" w:rsidRDefault="005D240B" w:rsidP="005D240B">
      <w:pPr>
        <w:spacing w:line="480" w:lineRule="auto"/>
        <w:rPr>
          <w:sz w:val="22"/>
          <w:szCs w:val="22"/>
        </w:rPr>
      </w:pPr>
      <w:r w:rsidRPr="005A5A49">
        <w:rPr>
          <w:sz w:val="22"/>
          <w:szCs w:val="22"/>
        </w:rPr>
        <w:t>A</w:t>
      </w:r>
      <w:r>
        <w:rPr>
          <w:sz w:val="22"/>
          <w:szCs w:val="22"/>
        </w:rPr>
        <w:t xml:space="preserve"> lower CD4/CD8 ratio</w:t>
      </w:r>
      <w:r w:rsidRPr="005A5A49">
        <w:rPr>
          <w:sz w:val="22"/>
          <w:szCs w:val="22"/>
        </w:rPr>
        <w:t xml:space="preserve"> </w:t>
      </w:r>
      <w:r>
        <w:rPr>
          <w:sz w:val="22"/>
          <w:szCs w:val="22"/>
        </w:rPr>
        <w:t>was observed in adults with a history of BPD.</w:t>
      </w:r>
      <w:r>
        <w:rPr>
          <w:sz w:val="22"/>
          <w:szCs w:val="22"/>
        </w:rPr>
        <w:fldChar w:fldCharType="begin"/>
      </w:r>
      <w:r>
        <w:rPr>
          <w:sz w:val="22"/>
          <w:szCs w:val="22"/>
        </w:rPr>
        <w:instrText xml:space="preserve"> ADDIN ZOTERO_ITEM CSL_CITATION {"citationID":"PD1cnCT2","properties":{"formattedCitation":"(Um-Bergstr\\uc0\\u246{}m et al., 2022)","plainCitation":"(Um-Bergström et al., 2022)","noteIndex":0},"citationItems":[{"id":2271,"uris":["http://zotero.org/users/14418362/items/EGCZQ2BF"],"itemData":{"id":2271,"type":"article-journal","abstract":"Objectives To characterise the distribution of airway T-cell subsets in adults with a history of BPD.\nMethods Young adults with former BPD (n=22; median age 19.6 years), age-matched adults born preterm (n=22), patients with allergic asthma born at term (n=22) and healthy control subjects born at term (n=24) underwent bronchoalveolar lavage (BAL). T-cell subsets in BAL were analysed using flow cytometry.\nResults The total number of cells and the differential cell counts in BAL were similar among the study groups. The percentage of CD3+CD8+ T-cells was higher ( p=0.005) and the proportion of CD3+CD4+ Tcells was reduced ( p=0.01) in the BPD group, resulting in a lower CD4/CD8 ratio ( p=0.007) compared to the healthy controls (median 2.2 versus 5.3). In BPD and preterm-born study subjects, both CD3+CD4+ Tcells (rs=0.38, p=0.03) and CD4/CD8 ratio (rs=0.44, p=0.01) correlated positively with forced expiratory volume in 1 s (FEV1). Furthermore, CD3+CD8+ T-cells were negatively correlated with both FEV1 and FEV1/forced vital capacity (rs= −0.44, p=0.09 and rs= −0.41, p=0.01, respectively).\nConclusions Young adults with former BPD have a T-cell subset pattern in the airways resembling features of COPD. Our findings are compatible with the hypothesis that CD3+CD8+ T-cells are involved in mechanisms behind chronic airway obstruction in these patients.","container-title":"European Respiratory Journal","DOI":"10.1183/13993003.02531-2021","ISSN":"0903-1936, 1399-3003","issue":"3","journalAbbreviation":"Eur Respir J","language":"en","page":"2102531","source":"DOI.org (Crossref)","title":"Increased cytotoxic T-cells in the airways of adults with former bronchopulmonary dysplasia","URL":"http://publications.ersnet.org/lookup/doi/10.1183/13993003.02531-2021","volume":"60","author":[{"family":"Um-Bergström","given":"Petra"},{"family":"Pourbazargan","given":"Melvin"},{"family":"Brundin","given":"Bettina"},{"family":"Ström","given":"Marika"},{"family":"Ezerskyte","given":"Monika"},{"family":"Gao","given":"Jing"},{"family":"Berggren Broström","given":"Eva"},{"family":"Melén","given":"Erik"},{"family":"Wheelock","given":"Åsa M."},{"family":"Lindén","given":"Anders"},{"family":"Sköld","given":"C. Magnus"}],"accessed":{"date-parts":[["2025",2,21]]},"issued":{"date-parts":[["2022",9]]}}}],"schema":"https://github.com/citation-style-language/schema/raw/master/csl-citation.json"} </w:instrText>
      </w:r>
      <w:r>
        <w:rPr>
          <w:sz w:val="22"/>
          <w:szCs w:val="22"/>
        </w:rPr>
        <w:fldChar w:fldCharType="separate"/>
      </w:r>
      <w:r w:rsidRPr="005D240B">
        <w:rPr>
          <w:rFonts w:ascii="Aptos" w:cs="Times New Roman"/>
          <w:sz w:val="22"/>
        </w:rPr>
        <w:t>(Um-Bergström et al., 2022)</w:t>
      </w:r>
      <w:r>
        <w:rPr>
          <w:sz w:val="22"/>
          <w:szCs w:val="22"/>
        </w:rPr>
        <w:fldChar w:fldCharType="end"/>
      </w:r>
      <w:r>
        <w:rPr>
          <w:sz w:val="22"/>
          <w:szCs w:val="22"/>
        </w:rPr>
        <w:t xml:space="preserve"> </w:t>
      </w:r>
    </w:p>
    <w:p w14:paraId="0839689F" w14:textId="77777777" w:rsidR="005D240B" w:rsidRPr="005A5A49" w:rsidRDefault="005D240B" w:rsidP="005D240B">
      <w:pPr>
        <w:spacing w:line="480" w:lineRule="auto"/>
        <w:rPr>
          <w:b/>
          <w:bCs/>
          <w:sz w:val="22"/>
          <w:szCs w:val="22"/>
        </w:rPr>
      </w:pPr>
    </w:p>
    <w:p w14:paraId="52650726" w14:textId="054E0333" w:rsidR="005D240B" w:rsidRPr="005A5A49" w:rsidRDefault="005D240B" w:rsidP="005D240B">
      <w:pPr>
        <w:spacing w:line="480" w:lineRule="auto"/>
        <w:jc w:val="both"/>
        <w:rPr>
          <w:sz w:val="22"/>
          <w:szCs w:val="22"/>
        </w:rPr>
      </w:pPr>
      <w:r w:rsidRPr="005A5A49">
        <w:rPr>
          <w:sz w:val="22"/>
          <w:szCs w:val="22"/>
        </w:rPr>
        <w:t>This study is based on the published literature and is intended to capture the current state of genome-wide BPD research</w:t>
      </w:r>
      <w:r w:rsidR="00AB7995">
        <w:rPr>
          <w:sz w:val="22"/>
          <w:szCs w:val="22"/>
        </w:rPr>
        <w:t>.</w:t>
      </w:r>
      <w:r w:rsidRPr="005A5A49">
        <w:rPr>
          <w:sz w:val="22"/>
          <w:szCs w:val="22"/>
        </w:rPr>
        <w:t xml:space="preserve"> </w:t>
      </w:r>
      <w:r w:rsidR="00AB7995">
        <w:rPr>
          <w:sz w:val="22"/>
          <w:szCs w:val="22"/>
        </w:rPr>
        <w:t>It is, however,</w:t>
      </w:r>
      <w:r w:rsidRPr="005A5A49">
        <w:rPr>
          <w:sz w:val="22"/>
          <w:szCs w:val="22"/>
        </w:rPr>
        <w:t xml:space="preserve"> is subject to </w:t>
      </w:r>
      <w:r>
        <w:rPr>
          <w:sz w:val="22"/>
          <w:szCs w:val="22"/>
        </w:rPr>
        <w:t>its</w:t>
      </w:r>
      <w:r w:rsidRPr="005A5A49">
        <w:rPr>
          <w:sz w:val="22"/>
          <w:szCs w:val="22"/>
        </w:rPr>
        <w:t xml:space="preserve"> limitations. Firstly,</w:t>
      </w:r>
      <w:r>
        <w:rPr>
          <w:sz w:val="22"/>
          <w:szCs w:val="22"/>
        </w:rPr>
        <w:t xml:space="preserve"> </w:t>
      </w:r>
      <w:r w:rsidRPr="005A5A49">
        <w:rPr>
          <w:sz w:val="22"/>
          <w:szCs w:val="22"/>
        </w:rPr>
        <w:t xml:space="preserve">blood is among the least invasive and most practical biological samples to collect in the NICU setting. Over half of the </w:t>
      </w:r>
      <w:r w:rsidRPr="00EC174C">
        <w:rPr>
          <w:sz w:val="22"/>
          <w:szCs w:val="22"/>
        </w:rPr>
        <w:t xml:space="preserve">gene lists from human studies were derived from primary blood samples (11/21, 52.4%). </w:t>
      </w:r>
      <w:r w:rsidRPr="00EC174C">
        <w:rPr>
          <w:rFonts w:cs="Helvetica"/>
          <w:sz w:val="22"/>
          <w:szCs w:val="22"/>
        </w:rPr>
        <w:t xml:space="preserve">Gene regulation and expression is often context and tissue specific, </w:t>
      </w:r>
      <w:r w:rsidRPr="00EC174C">
        <w:rPr>
          <w:sz w:val="22"/>
          <w:szCs w:val="22"/>
        </w:rPr>
        <w:t xml:space="preserve">consequently, our human results are likely indicative of circulating biomarkers and may not entirely reflect the extent of </w:t>
      </w:r>
      <w:r w:rsidRPr="00EC174C">
        <w:rPr>
          <w:sz w:val="22"/>
          <w:szCs w:val="22"/>
        </w:rPr>
        <w:lastRenderedPageBreak/>
        <w:t>tissue</w:t>
      </w:r>
      <w:r w:rsidRPr="005A5A49">
        <w:rPr>
          <w:sz w:val="22"/>
          <w:szCs w:val="22"/>
        </w:rPr>
        <w:t xml:space="preserve"> injury at its origin. Conversely, blood samples are not commonly taken in rodent studies of BPD, where whole lung tissue is preferred. This may have contributed to the different gene signatures observed between the two analyses. </w:t>
      </w:r>
      <w:r>
        <w:rPr>
          <w:sz w:val="22"/>
          <w:szCs w:val="22"/>
        </w:rPr>
        <w:t>Secondly</w:t>
      </w:r>
      <w:r w:rsidRPr="005A5A49">
        <w:rPr>
          <w:sz w:val="22"/>
          <w:szCs w:val="22"/>
        </w:rPr>
        <w:t>,</w:t>
      </w:r>
      <w:r>
        <w:rPr>
          <w:sz w:val="22"/>
          <w:szCs w:val="22"/>
        </w:rPr>
        <w:t xml:space="preserve"> due to experimental methodologies,</w:t>
      </w:r>
      <w:r w:rsidRPr="005A5A49">
        <w:rPr>
          <w:sz w:val="22"/>
          <w:szCs w:val="22"/>
        </w:rPr>
        <w:t xml:space="preserve"> </w:t>
      </w:r>
      <w:r>
        <w:rPr>
          <w:sz w:val="22"/>
          <w:szCs w:val="22"/>
        </w:rPr>
        <w:t xml:space="preserve">the rodent models of BPD included in this analysis may not accurately reflect the human disease as a </w:t>
      </w:r>
      <w:proofErr w:type="gramStart"/>
      <w:r>
        <w:rPr>
          <w:sz w:val="22"/>
          <w:szCs w:val="22"/>
        </w:rPr>
        <w:t>whole, but</w:t>
      </w:r>
      <w:proofErr w:type="gramEnd"/>
      <w:r>
        <w:rPr>
          <w:sz w:val="22"/>
          <w:szCs w:val="22"/>
        </w:rPr>
        <w:t xml:space="preserve"> summarise the effects of hypoxia induced during disease. </w:t>
      </w:r>
      <w:r w:rsidR="00AB7995">
        <w:rPr>
          <w:sz w:val="22"/>
          <w:szCs w:val="22"/>
        </w:rPr>
        <w:t>Thirdly</w:t>
      </w:r>
      <w:r>
        <w:rPr>
          <w:sz w:val="22"/>
          <w:szCs w:val="22"/>
        </w:rPr>
        <w:t xml:space="preserve">, </w:t>
      </w:r>
      <w:r w:rsidRPr="005A5A49">
        <w:rPr>
          <w:sz w:val="22"/>
          <w:szCs w:val="22"/>
        </w:rPr>
        <w:t>due to</w:t>
      </w:r>
      <w:r>
        <w:rPr>
          <w:sz w:val="22"/>
          <w:szCs w:val="22"/>
        </w:rPr>
        <w:t xml:space="preserve"> this </w:t>
      </w:r>
      <w:proofErr w:type="gramStart"/>
      <w:r>
        <w:rPr>
          <w:sz w:val="22"/>
          <w:szCs w:val="22"/>
        </w:rPr>
        <w:t>and also</w:t>
      </w:r>
      <w:proofErr w:type="gramEnd"/>
      <w:r>
        <w:rPr>
          <w:sz w:val="22"/>
          <w:szCs w:val="22"/>
        </w:rPr>
        <w:t xml:space="preserve"> </w:t>
      </w:r>
      <w:r w:rsidRPr="005A5A49">
        <w:rPr>
          <w:sz w:val="22"/>
          <w:szCs w:val="22"/>
        </w:rPr>
        <w:t xml:space="preserve">key developmental differences - such as timing of alveolarisation and immune system maturation – the results may not be directly comparable between species. </w:t>
      </w:r>
      <w:r w:rsidR="00AB7995">
        <w:rPr>
          <w:sz w:val="22"/>
          <w:szCs w:val="22"/>
        </w:rPr>
        <w:t xml:space="preserve">Finally, MAIC </w:t>
      </w:r>
      <w:r w:rsidR="005508DA">
        <w:rPr>
          <w:sz w:val="22"/>
          <w:szCs w:val="22"/>
        </w:rPr>
        <w:t xml:space="preserve">does not accommodate direction of effect. </w:t>
      </w:r>
    </w:p>
    <w:p w14:paraId="08D02D5A" w14:textId="77777777" w:rsidR="005D240B" w:rsidRPr="005A5A49" w:rsidRDefault="005D240B" w:rsidP="005D240B">
      <w:pPr>
        <w:spacing w:line="480" w:lineRule="auto"/>
        <w:jc w:val="both"/>
        <w:rPr>
          <w:sz w:val="22"/>
          <w:szCs w:val="22"/>
        </w:rPr>
      </w:pPr>
    </w:p>
    <w:p w14:paraId="3568826E" w14:textId="77777777" w:rsidR="005D240B" w:rsidRPr="005A5A49" w:rsidRDefault="005D240B" w:rsidP="005D240B">
      <w:pPr>
        <w:spacing w:line="480" w:lineRule="auto"/>
        <w:jc w:val="both"/>
        <w:rPr>
          <w:rFonts w:cs="Calibri"/>
          <w:color w:val="000000" w:themeColor="text1"/>
          <w:sz w:val="22"/>
          <w:szCs w:val="22"/>
        </w:rPr>
      </w:pPr>
      <w:r w:rsidRPr="005A5A49">
        <w:rPr>
          <w:rFonts w:cs="Calibri"/>
          <w:color w:val="000000" w:themeColor="text1"/>
          <w:sz w:val="22"/>
          <w:szCs w:val="22"/>
        </w:rPr>
        <w:t xml:space="preserve">In conclusion, ... </w:t>
      </w:r>
    </w:p>
    <w:p w14:paraId="05607A4D" w14:textId="77777777" w:rsidR="005D240B" w:rsidRPr="005A5A49" w:rsidRDefault="005D240B" w:rsidP="005D240B">
      <w:pPr>
        <w:spacing w:line="480" w:lineRule="auto"/>
        <w:jc w:val="both"/>
        <w:rPr>
          <w:sz w:val="22"/>
          <w:szCs w:val="22"/>
        </w:rPr>
      </w:pPr>
    </w:p>
    <w:p w14:paraId="61408242" w14:textId="77777777" w:rsidR="005D240B" w:rsidRPr="005A5A49" w:rsidRDefault="005D240B" w:rsidP="005D240B">
      <w:pPr>
        <w:spacing w:line="480" w:lineRule="auto"/>
        <w:rPr>
          <w:b/>
          <w:bCs/>
          <w:sz w:val="22"/>
          <w:szCs w:val="22"/>
        </w:rPr>
      </w:pPr>
    </w:p>
    <w:p w14:paraId="02D21737" w14:textId="77777777" w:rsidR="005D240B" w:rsidRPr="005B64D9" w:rsidRDefault="005D240B" w:rsidP="005D24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50D14869" w14:textId="77777777" w:rsidR="005D240B" w:rsidRPr="005B64D9" w:rsidRDefault="005D240B" w:rsidP="005D240B">
      <w:pPr>
        <w:spacing w:line="480" w:lineRule="auto"/>
        <w:jc w:val="both"/>
        <w:rPr>
          <w:b/>
          <w:bCs/>
          <w:sz w:val="22"/>
          <w:szCs w:val="22"/>
        </w:rPr>
      </w:pPr>
    </w:p>
    <w:p w14:paraId="07D3BD2A" w14:textId="77777777" w:rsidR="005D240B" w:rsidRPr="00327009" w:rsidRDefault="005D240B" w:rsidP="005D240B">
      <w:pPr>
        <w:spacing w:line="480" w:lineRule="auto"/>
        <w:jc w:val="both"/>
        <w:rPr>
          <w:b/>
          <w:bCs/>
          <w:i/>
          <w:iCs/>
          <w:sz w:val="22"/>
          <w:szCs w:val="22"/>
        </w:rPr>
      </w:pPr>
      <w:r w:rsidRPr="00327009">
        <w:rPr>
          <w:b/>
          <w:bCs/>
          <w:i/>
          <w:iCs/>
          <w:sz w:val="22"/>
          <w:szCs w:val="22"/>
        </w:rPr>
        <w:t>Systematic review</w:t>
      </w:r>
    </w:p>
    <w:p w14:paraId="610CB6A5" w14:textId="77777777" w:rsidR="005D240B" w:rsidRPr="005B64D9" w:rsidRDefault="005D240B" w:rsidP="005D24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Pr>
          <w:rFonts w:ascii="Aptos" w:cs="Times New Roman"/>
          <w:sz w:val="22"/>
        </w:rPr>
        <w:t>(Page et al., 2021)</w:t>
      </w:r>
      <w:r w:rsidRPr="005B64D9">
        <w:rPr>
          <w:sz w:val="22"/>
          <w:szCs w:val="22"/>
        </w:rPr>
        <w:fldChar w:fldCharType="end"/>
      </w:r>
    </w:p>
    <w:p w14:paraId="3FC7AF3C" w14:textId="77777777" w:rsidR="005D240B" w:rsidRPr="005B64D9" w:rsidRDefault="005D240B" w:rsidP="005D240B">
      <w:pPr>
        <w:spacing w:line="480" w:lineRule="auto"/>
        <w:jc w:val="both"/>
        <w:rPr>
          <w:i/>
          <w:iCs/>
          <w:sz w:val="22"/>
          <w:szCs w:val="22"/>
        </w:rPr>
      </w:pPr>
    </w:p>
    <w:p w14:paraId="6A9A5BB9" w14:textId="77777777" w:rsidR="005D240B" w:rsidRPr="00327009" w:rsidRDefault="005D240B" w:rsidP="005D240B">
      <w:pPr>
        <w:spacing w:line="480" w:lineRule="auto"/>
        <w:jc w:val="both"/>
        <w:rPr>
          <w:b/>
          <w:bCs/>
          <w:i/>
          <w:iCs/>
          <w:sz w:val="22"/>
          <w:szCs w:val="22"/>
        </w:rPr>
      </w:pPr>
      <w:r w:rsidRPr="00327009">
        <w:rPr>
          <w:b/>
          <w:bCs/>
          <w:i/>
          <w:iCs/>
          <w:sz w:val="22"/>
          <w:szCs w:val="22"/>
        </w:rPr>
        <w:t>Search strategy and selection criteria</w:t>
      </w:r>
    </w:p>
    <w:p w14:paraId="3EBDBA9F" w14:textId="77777777" w:rsidR="005D240B" w:rsidRPr="005B64D9" w:rsidRDefault="005D240B" w:rsidP="005D24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Pr>
          <w:rFonts w:ascii="Aptos" w:cs="Times New Roman"/>
          <w:sz w:val="22"/>
        </w:rPr>
        <w:t>(Clark et al., 2020)</w:t>
      </w:r>
      <w:r w:rsidRPr="005B64D9">
        <w:rPr>
          <w:sz w:val="22"/>
          <w:szCs w:val="22"/>
        </w:rPr>
        <w:fldChar w:fldCharType="end"/>
      </w:r>
      <w:r w:rsidRPr="005B64D9">
        <w:rPr>
          <w:sz w:val="22"/>
          <w:szCs w:val="22"/>
        </w:rPr>
        <w:t xml:space="preserve"> </w:t>
      </w:r>
    </w:p>
    <w:p w14:paraId="0FAD4D9E" w14:textId="77777777" w:rsidR="005D240B" w:rsidRPr="005B64D9" w:rsidRDefault="005D240B" w:rsidP="005D240B">
      <w:pPr>
        <w:spacing w:line="480" w:lineRule="auto"/>
        <w:jc w:val="both"/>
        <w:rPr>
          <w:sz w:val="22"/>
          <w:szCs w:val="22"/>
        </w:rPr>
      </w:pPr>
    </w:p>
    <w:p w14:paraId="06875070" w14:textId="77777777" w:rsidR="005D240B" w:rsidRPr="005B64D9" w:rsidRDefault="005D240B" w:rsidP="005D24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10258858" w14:textId="77777777" w:rsidR="005D240B" w:rsidRPr="005B64D9" w:rsidRDefault="005D240B" w:rsidP="005D240B">
      <w:pPr>
        <w:spacing w:line="480" w:lineRule="auto"/>
        <w:jc w:val="both"/>
        <w:rPr>
          <w:sz w:val="22"/>
          <w:szCs w:val="22"/>
        </w:rPr>
      </w:pPr>
    </w:p>
    <w:p w14:paraId="0AEC5F87" w14:textId="77777777" w:rsidR="005D240B" w:rsidRPr="00327009" w:rsidRDefault="005D240B" w:rsidP="005D240B">
      <w:pPr>
        <w:spacing w:line="480" w:lineRule="auto"/>
        <w:jc w:val="both"/>
        <w:rPr>
          <w:b/>
          <w:bCs/>
          <w:i/>
          <w:iCs/>
          <w:sz w:val="22"/>
          <w:szCs w:val="22"/>
        </w:rPr>
      </w:pPr>
      <w:r w:rsidRPr="00327009">
        <w:rPr>
          <w:b/>
          <w:bCs/>
          <w:i/>
          <w:iCs/>
          <w:sz w:val="22"/>
          <w:szCs w:val="22"/>
        </w:rPr>
        <w:t>MAIC</w:t>
      </w:r>
    </w:p>
    <w:p w14:paraId="2919836E" w14:textId="77777777" w:rsidR="005D240B" w:rsidRPr="005B64D9" w:rsidRDefault="005D240B" w:rsidP="005D24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e implemented </w:t>
      </w:r>
      <w:proofErr w:type="spellStart"/>
      <w:r w:rsidRPr="005B64D9">
        <w:rPr>
          <w:sz w:val="22"/>
          <w:szCs w:val="22"/>
        </w:rPr>
        <w:t>pymaic</w:t>
      </w:r>
      <w:proofErr w:type="spellEnd"/>
      <w:r w:rsidRPr="005B64D9">
        <w:rPr>
          <w:sz w:val="22"/>
          <w:szCs w:val="22"/>
        </w:rPr>
        <w:t xml:space="preserve"> v0.2 in Python v3.</w:t>
      </w:r>
      <w:r>
        <w:rPr>
          <w:sz w:val="22"/>
          <w:szCs w:val="22"/>
        </w:rPr>
        <w:t>9 and used Technique to categorise input lists.</w:t>
      </w:r>
      <w:r w:rsidRPr="005B64D9">
        <w:rPr>
          <w:sz w:val="22"/>
          <w:szCs w:val="22"/>
        </w:rPr>
        <w:t xml:space="preserve"> 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Pr>
          <w:sz w:val="22"/>
          <w:szCs w:val="22"/>
        </w:rPr>
        <w:t xml:space="preserve"> </w:t>
      </w:r>
    </w:p>
    <w:p w14:paraId="52D3CE14" w14:textId="77777777" w:rsidR="005D240B" w:rsidRPr="005B64D9" w:rsidRDefault="005D240B" w:rsidP="005D240B">
      <w:pPr>
        <w:spacing w:line="480" w:lineRule="auto"/>
        <w:jc w:val="both"/>
        <w:rPr>
          <w:sz w:val="22"/>
          <w:szCs w:val="22"/>
        </w:rPr>
      </w:pPr>
    </w:p>
    <w:p w14:paraId="2295BB2C" w14:textId="77777777" w:rsidR="005D240B" w:rsidRPr="00327009" w:rsidRDefault="005D240B" w:rsidP="005D240B">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p>
    <w:p w14:paraId="653A3BA8" w14:textId="77777777" w:rsidR="005D240B" w:rsidRDefault="005D240B" w:rsidP="005D24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4957E8">
        <w:rPr>
          <w:rFonts w:ascii="Courier New" w:hAnsi="Courier New" w:cs="Courier New"/>
          <w:sz w:val="22"/>
          <w:szCs w:val="22"/>
        </w:rPr>
        <w:t>clusterProfiler</w:t>
      </w:r>
      <w:proofErr w:type="spellEnd"/>
      <w:r w:rsidRPr="00327009">
        <w:rPr>
          <w:sz w:val="22"/>
          <w:szCs w:val="22"/>
        </w:rPr>
        <w:t xml:space="preserve"> (v4.0)</w:t>
      </w:r>
      <w:r w:rsidRPr="00327009">
        <w:rPr>
          <w:sz w:val="22"/>
          <w:szCs w:val="22"/>
        </w:rPr>
        <w:fldChar w:fldCharType="begin"/>
      </w:r>
      <w:r>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Pr>
          <w:rFonts w:ascii="Aptos" w:cs="Times New Roman"/>
          <w:sz w:val="22"/>
        </w:rPr>
        <w:t>(Wu et al., 2021)</w:t>
      </w:r>
      <w:r w:rsidRPr="00327009">
        <w:rPr>
          <w:sz w:val="22"/>
          <w:szCs w:val="22"/>
        </w:rPr>
        <w:fldChar w:fldCharType="end"/>
      </w:r>
      <w:r w:rsidRPr="00327009">
        <w:rPr>
          <w:sz w:val="22"/>
          <w:szCs w:val="22"/>
        </w:rPr>
        <w:t xml:space="preserve"> in R (v4.4.0)</w:t>
      </w:r>
      <w:r>
        <w:rPr>
          <w:sz w:val="22"/>
          <w:szCs w:val="22"/>
        </w:rPr>
        <w:t xml:space="preserve"> and </w:t>
      </w:r>
      <w:r w:rsidRPr="00BF5456">
        <w:rPr>
          <w:rFonts w:ascii="Aptos" w:hAnsi="Aptos"/>
          <w:sz w:val="22"/>
          <w:szCs w:val="22"/>
        </w:rPr>
        <w:t xml:space="preserve">visualised using functions in that package. </w:t>
      </w:r>
      <w:r w:rsidRPr="00BF5456">
        <w:rPr>
          <w:rFonts w:ascii="Aptos" w:hAnsi="Aptos"/>
          <w:sz w:val="22"/>
          <w:szCs w:val="22"/>
          <w:shd w:val="clear" w:color="auto" w:fill="FFFFFF"/>
        </w:rPr>
        <w:t>Redundancy of enriched GO terms</w:t>
      </w:r>
      <w:r w:rsidRPr="00BF5456">
        <w:rPr>
          <w:rFonts w:ascii="Aptos" w:hAnsi="Aptos"/>
          <w:sz w:val="22"/>
          <w:szCs w:val="22"/>
        </w:rPr>
        <w:t xml:space="preserve"> was removed</w:t>
      </w:r>
      <w:r>
        <w:rPr>
          <w:sz w:val="22"/>
          <w:szCs w:val="22"/>
        </w:rPr>
        <w:t xml:space="preserve"> using the </w:t>
      </w:r>
      <w:r w:rsidRPr="00BF5456">
        <w:rPr>
          <w:rFonts w:ascii="Courier New" w:hAnsi="Courier New" w:cs="Courier New"/>
          <w:sz w:val="22"/>
          <w:szCs w:val="22"/>
        </w:rPr>
        <w:t>simplify</w:t>
      </w:r>
      <w:r>
        <w:rPr>
          <w:sz w:val="22"/>
          <w:szCs w:val="22"/>
        </w:rPr>
        <w:t xml:space="preserve"> function. </w:t>
      </w:r>
      <w:r w:rsidRPr="00327009">
        <w:rPr>
          <w:sz w:val="22"/>
          <w:szCs w:val="22"/>
        </w:rPr>
        <w:t>Hypergeometric</w:t>
      </w:r>
      <w:r w:rsidRPr="005B64D9">
        <w:rPr>
          <w:sz w:val="22"/>
          <w:szCs w:val="22"/>
        </w:rPr>
        <w:t xml:space="preserve"> tests were implemented with the </w:t>
      </w:r>
      <w:r w:rsidRPr="00BF5456">
        <w:rPr>
          <w:rFonts w:ascii="Courier New" w:hAnsi="Courier New" w:cs="Courier New"/>
          <w:sz w:val="22"/>
          <w:szCs w:val="22"/>
        </w:rPr>
        <w:t>1-phyper</w:t>
      </w:r>
      <w:r w:rsidRPr="005B64D9">
        <w:rPr>
          <w:i/>
          <w:iCs/>
          <w:sz w:val="22"/>
          <w:szCs w:val="22"/>
        </w:rPr>
        <w:t xml:space="preserve"> </w:t>
      </w:r>
      <w:r w:rsidRPr="005B64D9">
        <w:rPr>
          <w:sz w:val="22"/>
          <w:szCs w:val="22"/>
        </w:rPr>
        <w:t>function in R.</w:t>
      </w:r>
      <w:r>
        <w:rPr>
          <w:sz w:val="22"/>
          <w:szCs w:val="22"/>
        </w:rPr>
        <w:t xml:space="preserve"> Gene overlaps were visualised using </w:t>
      </w:r>
      <w:proofErr w:type="spellStart"/>
      <w:r w:rsidRPr="00BF5456">
        <w:rPr>
          <w:rFonts w:ascii="Courier New" w:hAnsi="Courier New" w:cs="Courier New"/>
          <w:sz w:val="22"/>
          <w:szCs w:val="22"/>
        </w:rPr>
        <w:t>ggvenn</w:t>
      </w:r>
      <w:proofErr w:type="spellEnd"/>
      <w:r>
        <w:rPr>
          <w:sz w:val="22"/>
          <w:szCs w:val="22"/>
        </w:rPr>
        <w:t>.</w:t>
      </w:r>
    </w:p>
    <w:p w14:paraId="060F9079" w14:textId="77777777" w:rsidR="005D240B" w:rsidRDefault="005D240B" w:rsidP="005D240B">
      <w:pPr>
        <w:spacing w:line="480" w:lineRule="auto"/>
        <w:jc w:val="both"/>
        <w:rPr>
          <w:sz w:val="22"/>
          <w:szCs w:val="22"/>
        </w:rPr>
      </w:pPr>
    </w:p>
    <w:p w14:paraId="1E262FC6" w14:textId="77777777" w:rsidR="005D240B" w:rsidRPr="004957E8" w:rsidRDefault="005D240B" w:rsidP="005D240B">
      <w:pPr>
        <w:spacing w:line="480" w:lineRule="auto"/>
        <w:jc w:val="both"/>
        <w:rPr>
          <w:b/>
          <w:bCs/>
          <w:i/>
          <w:iCs/>
          <w:sz w:val="22"/>
          <w:szCs w:val="22"/>
        </w:rPr>
      </w:pPr>
      <w:r w:rsidRPr="004957E8">
        <w:rPr>
          <w:b/>
          <w:bCs/>
          <w:i/>
          <w:iCs/>
          <w:sz w:val="22"/>
          <w:szCs w:val="22"/>
        </w:rPr>
        <w:t>Protein Interaction Network</w:t>
      </w:r>
    </w:p>
    <w:p w14:paraId="3A039326" w14:textId="52486C67" w:rsidR="005D240B" w:rsidRPr="005B64D9" w:rsidRDefault="005D240B" w:rsidP="005D240B">
      <w:pPr>
        <w:spacing w:line="480" w:lineRule="auto"/>
        <w:jc w:val="both"/>
        <w:rPr>
          <w:sz w:val="22"/>
          <w:szCs w:val="22"/>
        </w:rPr>
      </w:pPr>
      <w:r w:rsidRPr="005B64D9">
        <w:rPr>
          <w:sz w:val="22"/>
          <w:szCs w:val="22"/>
        </w:rPr>
        <w:t>Prioritised genes were analysed using the online tool STRING (https:// string-db.org)</w:t>
      </w:r>
      <w:r>
        <w:rPr>
          <w:sz w:val="22"/>
          <w:szCs w:val="22"/>
        </w:rPr>
        <w:t xml:space="preserve"> to determine potential protein-protein interactions</w:t>
      </w:r>
      <w:r w:rsidRPr="005B64D9">
        <w:rPr>
          <w:sz w:val="22"/>
          <w:szCs w:val="22"/>
        </w:rPr>
        <w:t>.</w:t>
      </w:r>
      <w:r>
        <w:rPr>
          <w:sz w:val="22"/>
          <w:szCs w:val="22"/>
        </w:rPr>
        <w:t xml:space="preserve"> For humans 919 genes were mapped, for rodents 1726. </w:t>
      </w:r>
      <w:r w:rsidRPr="005B64D9">
        <w:rPr>
          <w:sz w:val="22"/>
          <w:szCs w:val="22"/>
        </w:rPr>
        <w:t xml:space="preserve"> A PPI network was constructed using the MCL (Markov Clustering) algorithm, with an inflation parameter of 3</w:t>
      </w:r>
      <w:r>
        <w:rPr>
          <w:sz w:val="22"/>
          <w:szCs w:val="22"/>
        </w:rPr>
        <w:t xml:space="preserve"> and focused on high confidence (interaction score of &gt;= 0.7) </w:t>
      </w:r>
      <w:proofErr w:type="gramStart"/>
      <w:r>
        <w:rPr>
          <w:sz w:val="22"/>
          <w:szCs w:val="22"/>
        </w:rPr>
        <w:t xml:space="preserve">interactions </w:t>
      </w:r>
      <w:r w:rsidRPr="005B64D9">
        <w:rPr>
          <w:sz w:val="22"/>
          <w:szCs w:val="22"/>
        </w:rPr>
        <w:t>.</w:t>
      </w:r>
      <w:proofErr w:type="gramEnd"/>
      <w:r w:rsidRPr="005B64D9">
        <w:rPr>
          <w:sz w:val="22"/>
          <w:szCs w:val="22"/>
        </w:rPr>
        <w:t xml:space="preserve"> The </w:t>
      </w:r>
      <w:r w:rsidRPr="005B64D9">
        <w:rPr>
          <w:sz w:val="22"/>
          <w:szCs w:val="22"/>
        </w:rPr>
        <w:lastRenderedPageBreak/>
        <w:t xml:space="preserve">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w:t>
      </w:r>
      <w:r w:rsidRPr="004957E8">
        <w:rPr>
          <w:sz w:val="22"/>
          <w:szCs w:val="22"/>
        </w:rPr>
        <w:t xml:space="preserve">top 100 ranked genes, ranked using </w:t>
      </w:r>
      <w:r>
        <w:rPr>
          <w:sz w:val="22"/>
          <w:szCs w:val="22"/>
        </w:rPr>
        <w:t>5</w:t>
      </w:r>
      <w:r w:rsidRPr="004957E8">
        <w:rPr>
          <w:sz w:val="22"/>
          <w:szCs w:val="22"/>
        </w:rPr>
        <w:t xml:space="preserve"> common algorithms</w:t>
      </w:r>
      <w:r w:rsidRPr="005B64D9">
        <w:rPr>
          <w:sz w:val="22"/>
          <w:szCs w:val="22"/>
        </w:rPr>
        <w:t xml:space="preserve"> (MCC, MNC, Degree, EPC and </w:t>
      </w:r>
      <w:r w:rsidRPr="004957E8">
        <w:rPr>
          <w:sz w:val="22"/>
          <w:szCs w:val="22"/>
        </w:rPr>
        <w:t>DMNC), was</w:t>
      </w:r>
      <w:r w:rsidRPr="005B64D9">
        <w:rPr>
          <w:sz w:val="22"/>
          <w:szCs w:val="22"/>
        </w:rPr>
        <w:t xml:space="preserve"> used to evaluate hub genes</w:t>
      </w:r>
      <w:r>
        <w:rPr>
          <w:sz w:val="22"/>
          <w:szCs w:val="22"/>
        </w:rPr>
        <w:t>, apart from overlaps</w:t>
      </w:r>
      <w:r w:rsidR="009F3C8A">
        <w:rPr>
          <w:sz w:val="22"/>
          <w:szCs w:val="22"/>
        </w:rPr>
        <w:t xml:space="preserve"> between MAIC analyses</w:t>
      </w:r>
      <w:r>
        <w:rPr>
          <w:sz w:val="22"/>
          <w:szCs w:val="22"/>
        </w:rPr>
        <w:t xml:space="preserve"> where </w:t>
      </w:r>
      <w:r w:rsidR="009F3C8A" w:rsidRPr="005B64D9">
        <w:rPr>
          <w:sz w:val="22"/>
          <w:szCs w:val="22"/>
        </w:rPr>
        <w:t xml:space="preserve">the </w:t>
      </w:r>
      <w:r w:rsidR="009F3C8A" w:rsidRPr="004957E8">
        <w:rPr>
          <w:sz w:val="22"/>
          <w:szCs w:val="22"/>
        </w:rPr>
        <w:t>top 10 ranked genes</w:t>
      </w:r>
      <w:r w:rsidR="009F3C8A">
        <w:rPr>
          <w:sz w:val="22"/>
          <w:szCs w:val="22"/>
        </w:rPr>
        <w:t xml:space="preserve"> </w:t>
      </w:r>
      <w:r>
        <w:rPr>
          <w:sz w:val="22"/>
          <w:szCs w:val="22"/>
        </w:rPr>
        <w:t>were used</w:t>
      </w:r>
      <w:r w:rsidRPr="005B64D9">
        <w:rPr>
          <w:sz w:val="22"/>
          <w:szCs w:val="22"/>
        </w:rPr>
        <w:t>.</w:t>
      </w:r>
      <w:r>
        <w:rPr>
          <w:sz w:val="22"/>
          <w:szCs w:val="22"/>
        </w:rPr>
        <w:fldChar w:fldCharType="begin"/>
      </w:r>
      <w:r>
        <w:rPr>
          <w:sz w:val="22"/>
          <w:szCs w:val="22"/>
        </w:rPr>
        <w:instrText xml:space="preserve"> ADDIN ZOTERO_TEMP </w:instrText>
      </w:r>
      <w:r>
        <w:rPr>
          <w:sz w:val="22"/>
          <w:szCs w:val="22"/>
        </w:rPr>
        <w:fldChar w:fldCharType="separate"/>
      </w:r>
      <w:r>
        <w:rPr>
          <w:sz w:val="22"/>
          <w:szCs w:val="22"/>
        </w:rPr>
        <w:fldChar w:fldCharType="end"/>
      </w:r>
      <w:r w:rsidRPr="005B64D9">
        <w:rPr>
          <w:sz w:val="22"/>
          <w:szCs w:val="22"/>
        </w:rPr>
        <w:t xml:space="preserve"> </w:t>
      </w:r>
    </w:p>
    <w:p w14:paraId="3630F8F0" w14:textId="77777777" w:rsidR="005D240B" w:rsidRPr="005B64D9" w:rsidRDefault="005D240B" w:rsidP="005D240B">
      <w:pPr>
        <w:spacing w:line="480" w:lineRule="auto"/>
        <w:jc w:val="both"/>
        <w:rPr>
          <w:sz w:val="22"/>
          <w:szCs w:val="22"/>
        </w:rPr>
      </w:pPr>
    </w:p>
    <w:p w14:paraId="0FCAEAC1" w14:textId="77777777" w:rsidR="005D240B" w:rsidRPr="005B64D9" w:rsidRDefault="005D240B" w:rsidP="005D240B">
      <w:pPr>
        <w:spacing w:line="480" w:lineRule="auto"/>
        <w:jc w:val="both"/>
        <w:rPr>
          <w:sz w:val="22"/>
          <w:szCs w:val="22"/>
        </w:rPr>
      </w:pPr>
    </w:p>
    <w:p w14:paraId="769CA03D" w14:textId="77777777" w:rsidR="005D240B" w:rsidRPr="005B64D9" w:rsidRDefault="005D240B" w:rsidP="005D240B">
      <w:pPr>
        <w:spacing w:line="480" w:lineRule="auto"/>
        <w:jc w:val="both"/>
        <w:rPr>
          <w:sz w:val="22"/>
          <w:szCs w:val="22"/>
        </w:rPr>
      </w:pPr>
    </w:p>
    <w:p w14:paraId="71BC31DA" w14:textId="77777777" w:rsidR="005D240B" w:rsidRPr="005B64D9" w:rsidRDefault="005D240B" w:rsidP="005D240B">
      <w:pPr>
        <w:spacing w:line="480" w:lineRule="auto"/>
        <w:rPr>
          <w:b/>
          <w:bCs/>
          <w:sz w:val="22"/>
          <w:szCs w:val="22"/>
        </w:rPr>
      </w:pPr>
      <w:r w:rsidRPr="005B64D9">
        <w:rPr>
          <w:b/>
          <w:bCs/>
          <w:sz w:val="22"/>
          <w:szCs w:val="22"/>
        </w:rPr>
        <w:br w:type="page"/>
      </w:r>
    </w:p>
    <w:p w14:paraId="5BD17566" w14:textId="77777777" w:rsidR="005D240B" w:rsidRDefault="005D240B" w:rsidP="005D240B">
      <w:pPr>
        <w:spacing w:line="480" w:lineRule="auto"/>
        <w:jc w:val="both"/>
        <w:rPr>
          <w:b/>
          <w:bCs/>
          <w:sz w:val="22"/>
          <w:szCs w:val="22"/>
        </w:rPr>
      </w:pPr>
      <w:r w:rsidRPr="005B64D9">
        <w:rPr>
          <w:b/>
          <w:bCs/>
          <w:sz w:val="22"/>
          <w:szCs w:val="22"/>
        </w:rPr>
        <w:lastRenderedPageBreak/>
        <w:t>References</w:t>
      </w:r>
    </w:p>
    <w:p w14:paraId="43A9E57E" w14:textId="77777777" w:rsidR="005D240B" w:rsidRDefault="005D240B" w:rsidP="005D240B">
      <w:pPr>
        <w:spacing w:line="480" w:lineRule="auto"/>
        <w:jc w:val="both"/>
        <w:rPr>
          <w:b/>
          <w:bCs/>
          <w:sz w:val="22"/>
          <w:szCs w:val="22"/>
        </w:rPr>
      </w:pPr>
    </w:p>
    <w:p w14:paraId="5BF5B28C" w14:textId="77777777" w:rsidR="00BF2C13" w:rsidRPr="00BF2C13" w:rsidRDefault="005D240B" w:rsidP="00BF2C13">
      <w:pPr>
        <w:pStyle w:val="Bibliography"/>
        <w:rPr>
          <w:rFonts w:ascii="Aptos"/>
          <w:sz w:val="22"/>
        </w:rPr>
      </w:pPr>
      <w:r>
        <w:rPr>
          <w:b/>
          <w:bCs/>
          <w:sz w:val="22"/>
          <w:szCs w:val="22"/>
        </w:rPr>
        <w:fldChar w:fldCharType="begin"/>
      </w:r>
      <w:r>
        <w:rPr>
          <w:b/>
          <w:bCs/>
          <w:sz w:val="22"/>
          <w:szCs w:val="22"/>
        </w:rPr>
        <w:instrText xml:space="preserve"> ADDIN ZOTERO_BIBL {"uncited":[],"omitted":[],"custom":[]} CSL_BIBLIOGRAPHY </w:instrText>
      </w:r>
      <w:r>
        <w:rPr>
          <w:b/>
          <w:bCs/>
          <w:sz w:val="22"/>
          <w:szCs w:val="22"/>
        </w:rPr>
        <w:fldChar w:fldCharType="separate"/>
      </w:r>
      <w:r w:rsidR="00BF2C13" w:rsidRPr="00BF2C13">
        <w:rPr>
          <w:rFonts w:ascii="Aptos"/>
          <w:sz w:val="22"/>
        </w:rPr>
        <w:t xml:space="preserve">Ahmed, S., </w:t>
      </w:r>
      <w:proofErr w:type="spellStart"/>
      <w:r w:rsidR="00BF2C13" w:rsidRPr="00BF2C13">
        <w:rPr>
          <w:rFonts w:ascii="Aptos"/>
          <w:sz w:val="22"/>
        </w:rPr>
        <w:t>Odumade</w:t>
      </w:r>
      <w:proofErr w:type="spellEnd"/>
      <w:r w:rsidR="00BF2C13" w:rsidRPr="00BF2C13">
        <w:rPr>
          <w:rFonts w:ascii="Aptos"/>
          <w:sz w:val="22"/>
        </w:rPr>
        <w:t xml:space="preserve">, O. A., van Zalm, P., Fatou, B., Hansen, R., Martin, C. R., Angelidou, A., &amp; Steen, H. (2023). Proteomics-Based Mapping of Bronchopulmonary Dysplasia-Associated Changes in Noninvasively Accessible Oral Secretions. </w:t>
      </w:r>
      <w:r w:rsidR="00BF2C13" w:rsidRPr="00BF2C13">
        <w:rPr>
          <w:rFonts w:ascii="Aptos"/>
          <w:i/>
          <w:iCs/>
          <w:sz w:val="22"/>
        </w:rPr>
        <w:t xml:space="preserve">The Journal of </w:t>
      </w:r>
      <w:proofErr w:type="spellStart"/>
      <w:r w:rsidR="00BF2C13" w:rsidRPr="00BF2C13">
        <w:rPr>
          <w:rFonts w:ascii="Aptos"/>
          <w:i/>
          <w:iCs/>
          <w:sz w:val="22"/>
        </w:rPr>
        <w:t>Pediatrics</w:t>
      </w:r>
      <w:proofErr w:type="spellEnd"/>
      <w:r w:rsidR="00BF2C13" w:rsidRPr="00BF2C13">
        <w:rPr>
          <w:rFonts w:ascii="Aptos"/>
          <w:sz w:val="22"/>
        </w:rPr>
        <w:t xml:space="preserve">, </w:t>
      </w:r>
      <w:r w:rsidR="00BF2C13" w:rsidRPr="00BF2C13">
        <w:rPr>
          <w:rFonts w:ascii="Aptos"/>
          <w:i/>
          <w:iCs/>
          <w:sz w:val="22"/>
        </w:rPr>
        <w:t>270</w:t>
      </w:r>
      <w:r w:rsidR="00BF2C13" w:rsidRPr="00BF2C13">
        <w:rPr>
          <w:rFonts w:ascii="Aptos"/>
          <w:sz w:val="22"/>
        </w:rPr>
        <w:t xml:space="preserve">. Ovid MEDLINE(R) </w:t>
      </w:r>
      <w:proofErr w:type="spellStart"/>
      <w:r w:rsidR="00BF2C13" w:rsidRPr="00BF2C13">
        <w:rPr>
          <w:rFonts w:ascii="Aptos"/>
          <w:sz w:val="22"/>
        </w:rPr>
        <w:t>Epub</w:t>
      </w:r>
      <w:proofErr w:type="spellEnd"/>
      <w:r w:rsidR="00BF2C13" w:rsidRPr="00BF2C13">
        <w:rPr>
          <w:rFonts w:ascii="Aptos"/>
          <w:sz w:val="22"/>
        </w:rPr>
        <w:t xml:space="preserve"> Ahead of Print. https://doi.org/10.1016/j.jpeds.2023.113774</w:t>
      </w:r>
    </w:p>
    <w:p w14:paraId="7BCF7E05" w14:textId="77777777" w:rsidR="00BF2C13" w:rsidRPr="00BF2C13" w:rsidRDefault="00BF2C13" w:rsidP="00BF2C13">
      <w:pPr>
        <w:pStyle w:val="Bibliography"/>
        <w:rPr>
          <w:rFonts w:ascii="Aptos"/>
          <w:sz w:val="22"/>
        </w:rPr>
      </w:pPr>
      <w:proofErr w:type="spellStart"/>
      <w:r w:rsidRPr="00BF2C13">
        <w:rPr>
          <w:rFonts w:ascii="Aptos"/>
          <w:sz w:val="22"/>
        </w:rPr>
        <w:t>Ambalavanan</w:t>
      </w:r>
      <w:proofErr w:type="spellEnd"/>
      <w:r w:rsidRPr="00BF2C13">
        <w:rPr>
          <w:rFonts w:ascii="Aptos"/>
          <w:sz w:val="22"/>
        </w:rPr>
        <w:t xml:space="preserve">, N., Cotten, C. M., Page, G. P., Carlo, W. A., Murray, J. C., Bhattacharya, S., Mariani, T. J., Cuna, A. C., Faye-Petersen, O. M., Kelly, D., &amp; Higgins, R. D. (2015). Integrated Genomic Analyses in Bronchopulmonary Dysplasia. </w:t>
      </w:r>
      <w:r w:rsidRPr="00BF2C13">
        <w:rPr>
          <w:rFonts w:ascii="Aptos"/>
          <w:i/>
          <w:iCs/>
          <w:sz w:val="22"/>
        </w:rPr>
        <w:t xml:space="preserve">The Journal of </w:t>
      </w:r>
      <w:proofErr w:type="spellStart"/>
      <w:r w:rsidRPr="00BF2C13">
        <w:rPr>
          <w:rFonts w:ascii="Aptos"/>
          <w:i/>
          <w:iCs/>
          <w:sz w:val="22"/>
        </w:rPr>
        <w:t>Pediatrics</w:t>
      </w:r>
      <w:proofErr w:type="spellEnd"/>
      <w:r w:rsidRPr="00BF2C13">
        <w:rPr>
          <w:rFonts w:ascii="Aptos"/>
          <w:sz w:val="22"/>
        </w:rPr>
        <w:t xml:space="preserve">, </w:t>
      </w:r>
      <w:r w:rsidRPr="00BF2C13">
        <w:rPr>
          <w:rFonts w:ascii="Aptos"/>
          <w:i/>
          <w:iCs/>
          <w:sz w:val="22"/>
        </w:rPr>
        <w:t>166</w:t>
      </w:r>
      <w:r w:rsidRPr="00BF2C13">
        <w:rPr>
          <w:rFonts w:ascii="Aptos"/>
          <w:sz w:val="22"/>
        </w:rPr>
        <w:t>(3), 531-537.e13. https://doi.org/10.1016/j.jpeds.2014.09.052</w:t>
      </w:r>
    </w:p>
    <w:p w14:paraId="62228BDD" w14:textId="77777777" w:rsidR="00BF2C13" w:rsidRPr="00BF2C13" w:rsidRDefault="00BF2C13" w:rsidP="00BF2C13">
      <w:pPr>
        <w:pStyle w:val="Bibliography"/>
        <w:rPr>
          <w:rFonts w:ascii="Aptos"/>
          <w:sz w:val="22"/>
        </w:rPr>
      </w:pPr>
      <w:r w:rsidRPr="00BF2C13">
        <w:rPr>
          <w:rFonts w:ascii="Aptos"/>
          <w:sz w:val="22"/>
        </w:rPr>
        <w:t xml:space="preserve">Bhandari, V., Bizzarro, M. J., Shetty, A., Zhong, X., Page, G. P., Zhang, H., Ment, L. R., Gruen, J. R., &amp; for the Neonatal Genetics Study Group. (2006). Familial and Genetic Susceptibility to Major Neonatal Morbidities in Preterm Twins. </w:t>
      </w:r>
      <w:proofErr w:type="spellStart"/>
      <w:r w:rsidRPr="00BF2C13">
        <w:rPr>
          <w:rFonts w:ascii="Aptos"/>
          <w:i/>
          <w:iCs/>
          <w:sz w:val="22"/>
        </w:rPr>
        <w:t>Pediatrics</w:t>
      </w:r>
      <w:proofErr w:type="spellEnd"/>
      <w:r w:rsidRPr="00BF2C13">
        <w:rPr>
          <w:rFonts w:ascii="Aptos"/>
          <w:sz w:val="22"/>
        </w:rPr>
        <w:t xml:space="preserve">, </w:t>
      </w:r>
      <w:r w:rsidRPr="00BF2C13">
        <w:rPr>
          <w:rFonts w:ascii="Aptos"/>
          <w:i/>
          <w:iCs/>
          <w:sz w:val="22"/>
        </w:rPr>
        <w:t>117</w:t>
      </w:r>
      <w:r w:rsidRPr="00BF2C13">
        <w:rPr>
          <w:rFonts w:ascii="Aptos"/>
          <w:sz w:val="22"/>
        </w:rPr>
        <w:t>(6), 1901–1906. https://doi.org/10.1542/peds.2005-1414</w:t>
      </w:r>
    </w:p>
    <w:p w14:paraId="625C7579" w14:textId="77777777" w:rsidR="00BF2C13" w:rsidRPr="00BF2C13" w:rsidRDefault="00BF2C13" w:rsidP="00BF2C13">
      <w:pPr>
        <w:pStyle w:val="Bibliography"/>
        <w:rPr>
          <w:rFonts w:ascii="Aptos"/>
          <w:sz w:val="22"/>
        </w:rPr>
      </w:pPr>
      <w:r w:rsidRPr="00BF2C13">
        <w:rPr>
          <w:rFonts w:ascii="Aptos"/>
          <w:sz w:val="22"/>
        </w:rPr>
        <w:t xml:space="preserve">Bhattacharya, S., Go, D., Krenitsky, D. L., Huyck, H. L., </w:t>
      </w:r>
      <w:proofErr w:type="spellStart"/>
      <w:r w:rsidRPr="00BF2C13">
        <w:rPr>
          <w:rFonts w:ascii="Aptos"/>
          <w:sz w:val="22"/>
        </w:rPr>
        <w:t>Solleti</w:t>
      </w:r>
      <w:proofErr w:type="spellEnd"/>
      <w:r w:rsidRPr="00BF2C13">
        <w:rPr>
          <w:rFonts w:ascii="Aptos"/>
          <w:sz w:val="22"/>
        </w:rPr>
        <w:t xml:space="preserve">, S. K., Lunger, V. A., </w:t>
      </w:r>
      <w:proofErr w:type="spellStart"/>
      <w:r w:rsidRPr="00BF2C13">
        <w:rPr>
          <w:rFonts w:ascii="Aptos"/>
          <w:sz w:val="22"/>
        </w:rPr>
        <w:t>Metlay</w:t>
      </w:r>
      <w:proofErr w:type="spellEnd"/>
      <w:r w:rsidRPr="00BF2C13">
        <w:rPr>
          <w:rFonts w:ascii="Aptos"/>
          <w:sz w:val="22"/>
        </w:rPr>
        <w:t xml:space="preserve">, L., </w:t>
      </w:r>
      <w:proofErr w:type="spellStart"/>
      <w:r w:rsidRPr="00BF2C13">
        <w:rPr>
          <w:rFonts w:ascii="Aptos"/>
          <w:sz w:val="22"/>
        </w:rPr>
        <w:t>Srisuma</w:t>
      </w:r>
      <w:proofErr w:type="spellEnd"/>
      <w:r w:rsidRPr="00BF2C13">
        <w:rPr>
          <w:rFonts w:ascii="Aptos"/>
          <w:sz w:val="22"/>
        </w:rPr>
        <w:t xml:space="preserve">, S., Wert, S. E., Mariani, T. J., &amp; </w:t>
      </w:r>
      <w:proofErr w:type="spellStart"/>
      <w:r w:rsidRPr="00BF2C13">
        <w:rPr>
          <w:rFonts w:ascii="Aptos"/>
          <w:sz w:val="22"/>
        </w:rPr>
        <w:t>Pryhuber</w:t>
      </w:r>
      <w:proofErr w:type="spellEnd"/>
      <w:r w:rsidRPr="00BF2C13">
        <w:rPr>
          <w:rFonts w:ascii="Aptos"/>
          <w:sz w:val="22"/>
        </w:rPr>
        <w:t xml:space="preserve">, G. S. (2012). Genome-wide transcriptional profiling reveals connective tissue mast cell accumulation in bronchopulmonary dysplasia. </w:t>
      </w:r>
      <w:r w:rsidRPr="00BF2C13">
        <w:rPr>
          <w:rFonts w:ascii="Aptos"/>
          <w:i/>
          <w:iCs/>
          <w:sz w:val="22"/>
        </w:rPr>
        <w:t>American Journal of Respiratory and Critical Care Medicine</w:t>
      </w:r>
      <w:r w:rsidRPr="00BF2C13">
        <w:rPr>
          <w:rFonts w:ascii="Aptos"/>
          <w:sz w:val="22"/>
        </w:rPr>
        <w:t xml:space="preserve">, </w:t>
      </w:r>
      <w:r w:rsidRPr="00BF2C13">
        <w:rPr>
          <w:rFonts w:ascii="Aptos"/>
          <w:i/>
          <w:iCs/>
          <w:sz w:val="22"/>
        </w:rPr>
        <w:t>186</w:t>
      </w:r>
      <w:r w:rsidRPr="00BF2C13">
        <w:rPr>
          <w:rFonts w:ascii="Aptos"/>
          <w:sz w:val="22"/>
        </w:rPr>
        <w:t>(4). Ovid MEDLINE(R) &lt;2012&gt;. https://doi.org/10.1164/rccm.201203-0406OC</w:t>
      </w:r>
    </w:p>
    <w:p w14:paraId="10139B25" w14:textId="77777777" w:rsidR="00BF2C13" w:rsidRPr="00BF2C13" w:rsidRDefault="00BF2C13" w:rsidP="00BF2C13">
      <w:pPr>
        <w:pStyle w:val="Bibliography"/>
        <w:rPr>
          <w:rFonts w:ascii="Aptos"/>
          <w:sz w:val="22"/>
        </w:rPr>
      </w:pPr>
      <w:r w:rsidRPr="00BF2C13">
        <w:rPr>
          <w:rFonts w:ascii="Aptos"/>
          <w:sz w:val="22"/>
        </w:rPr>
        <w:t xml:space="preserve">Bhattacharya, S., Mereness, J. A., Baran, A. M., Misra, R. S., Peterson, D. R., Ryan, R. M., Reynolds, A. M., Pryhuber, G. S., &amp; Mariani, T. J. (2020). Lymphocyte-Specific Biomarkers Associated </w:t>
      </w:r>
      <w:proofErr w:type="gramStart"/>
      <w:r w:rsidRPr="00BF2C13">
        <w:rPr>
          <w:rFonts w:ascii="Aptos"/>
          <w:sz w:val="22"/>
        </w:rPr>
        <w:t>With</w:t>
      </w:r>
      <w:proofErr w:type="gramEnd"/>
      <w:r w:rsidRPr="00BF2C13">
        <w:rPr>
          <w:rFonts w:ascii="Aptos"/>
          <w:sz w:val="22"/>
        </w:rPr>
        <w:t xml:space="preserve"> Preterm Birth and Bronchopulmonary Dysplasia. </w:t>
      </w:r>
      <w:r w:rsidRPr="00BF2C13">
        <w:rPr>
          <w:rFonts w:ascii="Aptos"/>
          <w:i/>
          <w:iCs/>
          <w:sz w:val="22"/>
        </w:rPr>
        <w:t>Frontiers in Immunology</w:t>
      </w:r>
      <w:r w:rsidRPr="00BF2C13">
        <w:rPr>
          <w:rFonts w:ascii="Aptos"/>
          <w:sz w:val="22"/>
        </w:rPr>
        <w:t xml:space="preserve">, </w:t>
      </w:r>
      <w:r w:rsidRPr="00BF2C13">
        <w:rPr>
          <w:rFonts w:ascii="Aptos"/>
          <w:i/>
          <w:iCs/>
          <w:sz w:val="22"/>
        </w:rPr>
        <w:t>11</w:t>
      </w:r>
      <w:r w:rsidRPr="00BF2C13">
        <w:rPr>
          <w:rFonts w:ascii="Aptos"/>
          <w:sz w:val="22"/>
        </w:rPr>
        <w:t>. Ovid MEDLINE(R) &lt;2020&gt;. https://doi.org/10.3389/fimmu.2020.563473</w:t>
      </w:r>
    </w:p>
    <w:p w14:paraId="5B339B67" w14:textId="77777777" w:rsidR="00BF2C13" w:rsidRPr="00BF2C13" w:rsidRDefault="00BF2C13" w:rsidP="00BF2C13">
      <w:pPr>
        <w:pStyle w:val="Bibliography"/>
        <w:rPr>
          <w:rFonts w:ascii="Aptos"/>
          <w:sz w:val="22"/>
        </w:rPr>
      </w:pPr>
      <w:r w:rsidRPr="00BF2C13">
        <w:rPr>
          <w:rFonts w:ascii="Aptos"/>
          <w:sz w:val="22"/>
        </w:rPr>
        <w:lastRenderedPageBreak/>
        <w:t xml:space="preserve">Clark, J., </w:t>
      </w:r>
      <w:proofErr w:type="spellStart"/>
      <w:r w:rsidRPr="00BF2C13">
        <w:rPr>
          <w:rFonts w:ascii="Aptos"/>
          <w:sz w:val="22"/>
        </w:rPr>
        <w:t>Glasziou</w:t>
      </w:r>
      <w:proofErr w:type="spellEnd"/>
      <w:r w:rsidRPr="00BF2C13">
        <w:rPr>
          <w:rFonts w:ascii="Aptos"/>
          <w:sz w:val="22"/>
        </w:rPr>
        <w:t xml:space="preserve">, P., Del Mar, C., Bannach-Brown, A., Stehlik, P., &amp; Scott, A. M. (2020). A full systematic review was completed in 2 weeks using automation tools: A case study. </w:t>
      </w:r>
      <w:r w:rsidRPr="00BF2C13">
        <w:rPr>
          <w:rFonts w:ascii="Aptos"/>
          <w:i/>
          <w:iCs/>
          <w:sz w:val="22"/>
        </w:rPr>
        <w:t>Journal of Clinical Epidemiology</w:t>
      </w:r>
      <w:r w:rsidRPr="00BF2C13">
        <w:rPr>
          <w:rFonts w:ascii="Aptos"/>
          <w:sz w:val="22"/>
        </w:rPr>
        <w:t xml:space="preserve">, </w:t>
      </w:r>
      <w:r w:rsidRPr="00BF2C13">
        <w:rPr>
          <w:rFonts w:ascii="Aptos"/>
          <w:i/>
          <w:iCs/>
          <w:sz w:val="22"/>
        </w:rPr>
        <w:t>121</w:t>
      </w:r>
      <w:r w:rsidRPr="00BF2C13">
        <w:rPr>
          <w:rFonts w:ascii="Aptos"/>
          <w:sz w:val="22"/>
        </w:rPr>
        <w:t>, 81–90. https://doi.org/10.1016/j.jclinepi.2020.01.008</w:t>
      </w:r>
    </w:p>
    <w:p w14:paraId="65DDAAC3" w14:textId="77777777" w:rsidR="00BF2C13" w:rsidRPr="00BF2C13" w:rsidRDefault="00BF2C13" w:rsidP="00BF2C13">
      <w:pPr>
        <w:pStyle w:val="Bibliography"/>
        <w:rPr>
          <w:rFonts w:ascii="Aptos"/>
          <w:sz w:val="22"/>
        </w:rPr>
      </w:pPr>
      <w:proofErr w:type="spellStart"/>
      <w:r w:rsidRPr="00BF2C13">
        <w:rPr>
          <w:rFonts w:ascii="Aptos"/>
          <w:sz w:val="22"/>
        </w:rPr>
        <w:t>Dassios</w:t>
      </w:r>
      <w:proofErr w:type="spellEnd"/>
      <w:r w:rsidRPr="00BF2C13">
        <w:rPr>
          <w:rFonts w:ascii="Aptos"/>
          <w:sz w:val="22"/>
        </w:rPr>
        <w:t xml:space="preserve">, T., &amp; Greenough, A. (2021). Long-term sequelae of bronchopulmonary dysplasia. In I. P. Sinha, J. M. Bhatt, A. Cleator, &amp; H. Wallace (Eds), </w:t>
      </w:r>
      <w:proofErr w:type="gramStart"/>
      <w:r w:rsidRPr="00BF2C13">
        <w:rPr>
          <w:rFonts w:ascii="Aptos"/>
          <w:i/>
          <w:iCs/>
          <w:sz w:val="22"/>
        </w:rPr>
        <w:t>Respiratory Diseases</w:t>
      </w:r>
      <w:proofErr w:type="gramEnd"/>
      <w:r w:rsidRPr="00BF2C13">
        <w:rPr>
          <w:rFonts w:ascii="Aptos"/>
          <w:i/>
          <w:iCs/>
          <w:sz w:val="22"/>
        </w:rPr>
        <w:t xml:space="preserve"> of the Newborn Infant</w:t>
      </w:r>
      <w:r w:rsidRPr="00BF2C13">
        <w:rPr>
          <w:rFonts w:ascii="Aptos"/>
          <w:sz w:val="22"/>
        </w:rPr>
        <w:t xml:space="preserve"> (pp. 68–78). European Respiratory Society. https://doi.org/10.1183/2312508X.10013720</w:t>
      </w:r>
    </w:p>
    <w:p w14:paraId="03ECEDB5" w14:textId="77777777" w:rsidR="00BF2C13" w:rsidRPr="00BF2C13" w:rsidRDefault="00BF2C13" w:rsidP="00BF2C13">
      <w:pPr>
        <w:pStyle w:val="Bibliography"/>
        <w:rPr>
          <w:rFonts w:ascii="Aptos"/>
          <w:sz w:val="22"/>
        </w:rPr>
      </w:pPr>
      <w:r w:rsidRPr="00BF2C13">
        <w:rPr>
          <w:rFonts w:ascii="Aptos"/>
          <w:sz w:val="22"/>
        </w:rPr>
        <w:t xml:space="preserve">Eiby, Y. A., Wright, L. L., </w:t>
      </w:r>
      <w:proofErr w:type="spellStart"/>
      <w:r w:rsidRPr="00BF2C13">
        <w:rPr>
          <w:rFonts w:ascii="Aptos"/>
          <w:sz w:val="22"/>
        </w:rPr>
        <w:t>Kalanjati</w:t>
      </w:r>
      <w:proofErr w:type="spellEnd"/>
      <w:r w:rsidRPr="00BF2C13">
        <w:rPr>
          <w:rFonts w:ascii="Aptos"/>
          <w:sz w:val="22"/>
        </w:rPr>
        <w:t xml:space="preserve">, V. P., Miller, S. M., Bjorkman, S. T., Keates, H. L., Lumbers, E. R., Colditz, P. B., &amp; Lingwood, B. E. (2013). A Pig Model of the Preterm Neonate: Anthropometric and Physiological Characteristics. </w:t>
      </w:r>
      <w:proofErr w:type="spellStart"/>
      <w:r w:rsidRPr="00BF2C13">
        <w:rPr>
          <w:rFonts w:ascii="Aptos"/>
          <w:i/>
          <w:iCs/>
          <w:sz w:val="22"/>
        </w:rPr>
        <w:t>PLoS</w:t>
      </w:r>
      <w:proofErr w:type="spellEnd"/>
      <w:r w:rsidRPr="00BF2C13">
        <w:rPr>
          <w:rFonts w:ascii="Aptos"/>
          <w:i/>
          <w:iCs/>
          <w:sz w:val="22"/>
        </w:rPr>
        <w:t xml:space="preserve"> ONE</w:t>
      </w:r>
      <w:r w:rsidRPr="00BF2C13">
        <w:rPr>
          <w:rFonts w:ascii="Aptos"/>
          <w:sz w:val="22"/>
        </w:rPr>
        <w:t xml:space="preserve">, </w:t>
      </w:r>
      <w:r w:rsidRPr="00BF2C13">
        <w:rPr>
          <w:rFonts w:ascii="Aptos"/>
          <w:i/>
          <w:iCs/>
          <w:sz w:val="22"/>
        </w:rPr>
        <w:t>8</w:t>
      </w:r>
      <w:r w:rsidRPr="00BF2C13">
        <w:rPr>
          <w:rFonts w:ascii="Aptos"/>
          <w:sz w:val="22"/>
        </w:rPr>
        <w:t>(7), e68763. https://doi.org/10.1371/journal.pone.0068763</w:t>
      </w:r>
    </w:p>
    <w:p w14:paraId="3367FDB0" w14:textId="77777777" w:rsidR="00BF2C13" w:rsidRPr="00BF2C13" w:rsidRDefault="00BF2C13" w:rsidP="00BF2C13">
      <w:pPr>
        <w:pStyle w:val="Bibliography"/>
        <w:rPr>
          <w:rFonts w:ascii="Aptos"/>
          <w:sz w:val="22"/>
        </w:rPr>
      </w:pPr>
      <w:r w:rsidRPr="00BF2C13">
        <w:rPr>
          <w:rFonts w:ascii="Aptos"/>
          <w:sz w:val="22"/>
        </w:rPr>
        <w:t xml:space="preserve">Gilfillan, M., Bhandari, A., &amp; Bhandari, V. (2021). Diagnosis and management of bronchopulmonary dysplasia. </w:t>
      </w:r>
      <w:r w:rsidRPr="00BF2C13">
        <w:rPr>
          <w:rFonts w:ascii="Aptos"/>
          <w:i/>
          <w:iCs/>
          <w:sz w:val="22"/>
        </w:rPr>
        <w:t>BMJ</w:t>
      </w:r>
      <w:r w:rsidRPr="00BF2C13">
        <w:rPr>
          <w:rFonts w:ascii="Aptos"/>
          <w:sz w:val="22"/>
        </w:rPr>
        <w:t>, n1974. https://doi.org/10.1136/bmj.n1974</w:t>
      </w:r>
    </w:p>
    <w:p w14:paraId="377C26F9" w14:textId="77777777" w:rsidR="00BF2C13" w:rsidRPr="00BF2C13" w:rsidRDefault="00BF2C13" w:rsidP="00BF2C13">
      <w:pPr>
        <w:pStyle w:val="Bibliography"/>
        <w:rPr>
          <w:rFonts w:ascii="Aptos"/>
          <w:sz w:val="22"/>
        </w:rPr>
      </w:pPr>
      <w:r w:rsidRPr="00BF2C13">
        <w:rPr>
          <w:rFonts w:ascii="Aptos"/>
          <w:sz w:val="22"/>
        </w:rPr>
        <w:t xml:space="preserve">Greenough, A. (2000). Measuring respiratory outcome. </w:t>
      </w:r>
      <w:r w:rsidRPr="00BF2C13">
        <w:rPr>
          <w:rFonts w:ascii="Aptos"/>
          <w:i/>
          <w:iCs/>
          <w:sz w:val="22"/>
        </w:rPr>
        <w:t>Seminars in Neonatology</w:t>
      </w:r>
      <w:r w:rsidRPr="00BF2C13">
        <w:rPr>
          <w:rFonts w:ascii="Aptos"/>
          <w:sz w:val="22"/>
        </w:rPr>
        <w:t xml:space="preserve">, </w:t>
      </w:r>
      <w:r w:rsidRPr="00BF2C13">
        <w:rPr>
          <w:rFonts w:ascii="Aptos"/>
          <w:i/>
          <w:iCs/>
          <w:sz w:val="22"/>
        </w:rPr>
        <w:t>5</w:t>
      </w:r>
      <w:r w:rsidRPr="00BF2C13">
        <w:rPr>
          <w:rFonts w:ascii="Aptos"/>
          <w:sz w:val="22"/>
        </w:rPr>
        <w:t>(2), 119–126. https://doi.org/10.1053/siny.1999.0006</w:t>
      </w:r>
    </w:p>
    <w:p w14:paraId="30EFF6B9" w14:textId="77777777" w:rsidR="00BF2C13" w:rsidRPr="00BF2C13" w:rsidRDefault="00BF2C13" w:rsidP="00BF2C13">
      <w:pPr>
        <w:pStyle w:val="Bibliography"/>
        <w:rPr>
          <w:rFonts w:ascii="Aptos"/>
          <w:sz w:val="22"/>
        </w:rPr>
      </w:pPr>
      <w:r w:rsidRPr="00BF2C13">
        <w:rPr>
          <w:rFonts w:ascii="Aptos"/>
          <w:sz w:val="22"/>
        </w:rPr>
        <w:t xml:space="preserve">Greenough, A. (2006). Bronchopulmonary dysplasia – Long term </w:t>
      </w:r>
      <w:proofErr w:type="gramStart"/>
      <w:r w:rsidRPr="00BF2C13">
        <w:rPr>
          <w:rFonts w:ascii="Aptos"/>
          <w:sz w:val="22"/>
        </w:rPr>
        <w:t>follow</w:t>
      </w:r>
      <w:proofErr w:type="gramEnd"/>
      <w:r w:rsidRPr="00BF2C13">
        <w:rPr>
          <w:rFonts w:ascii="Aptos"/>
          <w:sz w:val="22"/>
        </w:rPr>
        <w:t xml:space="preserve"> up. </w:t>
      </w:r>
      <w:r w:rsidRPr="00BF2C13">
        <w:rPr>
          <w:rFonts w:ascii="Aptos"/>
          <w:i/>
          <w:iCs/>
          <w:sz w:val="22"/>
        </w:rPr>
        <w:t>Paediatric Respiratory Reviews</w:t>
      </w:r>
      <w:r w:rsidRPr="00BF2C13">
        <w:rPr>
          <w:rFonts w:ascii="Aptos"/>
          <w:sz w:val="22"/>
        </w:rPr>
        <w:t xml:space="preserve">, </w:t>
      </w:r>
      <w:r w:rsidRPr="00BF2C13">
        <w:rPr>
          <w:rFonts w:ascii="Aptos"/>
          <w:i/>
          <w:iCs/>
          <w:sz w:val="22"/>
        </w:rPr>
        <w:t>7</w:t>
      </w:r>
      <w:r w:rsidRPr="00BF2C13">
        <w:rPr>
          <w:rFonts w:ascii="Aptos"/>
          <w:sz w:val="22"/>
        </w:rPr>
        <w:t>, S189–S191. https://doi.org/10.1016/j.prrv.2006.04.206</w:t>
      </w:r>
    </w:p>
    <w:p w14:paraId="00D8F000" w14:textId="77777777" w:rsidR="00BF2C13" w:rsidRPr="00BF2C13" w:rsidRDefault="00BF2C13" w:rsidP="00BF2C13">
      <w:pPr>
        <w:pStyle w:val="Bibliography"/>
        <w:rPr>
          <w:rFonts w:ascii="Aptos"/>
          <w:sz w:val="22"/>
        </w:rPr>
      </w:pPr>
      <w:proofErr w:type="spellStart"/>
      <w:r w:rsidRPr="00BF2C13">
        <w:rPr>
          <w:rFonts w:ascii="Aptos"/>
          <w:sz w:val="22"/>
        </w:rPr>
        <w:t>Hadchouel</w:t>
      </w:r>
      <w:proofErr w:type="spellEnd"/>
      <w:r w:rsidRPr="00BF2C13">
        <w:rPr>
          <w:rFonts w:ascii="Aptos"/>
          <w:sz w:val="22"/>
        </w:rPr>
        <w:t xml:space="preserve">, A., </w:t>
      </w:r>
      <w:proofErr w:type="spellStart"/>
      <w:r w:rsidRPr="00BF2C13">
        <w:rPr>
          <w:rFonts w:ascii="Aptos"/>
          <w:sz w:val="22"/>
        </w:rPr>
        <w:t>Durrmeyer</w:t>
      </w:r>
      <w:proofErr w:type="spellEnd"/>
      <w:r w:rsidRPr="00BF2C13">
        <w:rPr>
          <w:rFonts w:ascii="Aptos"/>
          <w:sz w:val="22"/>
        </w:rPr>
        <w:t xml:space="preserve">, X., </w:t>
      </w:r>
      <w:proofErr w:type="spellStart"/>
      <w:r w:rsidRPr="00BF2C13">
        <w:rPr>
          <w:rFonts w:ascii="Aptos"/>
          <w:sz w:val="22"/>
        </w:rPr>
        <w:t>Bouzigon</w:t>
      </w:r>
      <w:proofErr w:type="spellEnd"/>
      <w:r w:rsidRPr="00BF2C13">
        <w:rPr>
          <w:rFonts w:ascii="Aptos"/>
          <w:sz w:val="22"/>
        </w:rPr>
        <w:t xml:space="preserve">, E., Incitti, R., Huusko, J., Jarreau, P.-H., </w:t>
      </w:r>
      <w:proofErr w:type="spellStart"/>
      <w:r w:rsidRPr="00BF2C13">
        <w:rPr>
          <w:rFonts w:ascii="Aptos"/>
          <w:sz w:val="22"/>
        </w:rPr>
        <w:t>Lenclen</w:t>
      </w:r>
      <w:proofErr w:type="spellEnd"/>
      <w:r w:rsidRPr="00BF2C13">
        <w:rPr>
          <w:rFonts w:ascii="Aptos"/>
          <w:sz w:val="22"/>
        </w:rPr>
        <w:t xml:space="preserve">, R., </w:t>
      </w:r>
      <w:proofErr w:type="spellStart"/>
      <w:r w:rsidRPr="00BF2C13">
        <w:rPr>
          <w:rFonts w:ascii="Aptos"/>
          <w:sz w:val="22"/>
        </w:rPr>
        <w:t>Demenais</w:t>
      </w:r>
      <w:proofErr w:type="spellEnd"/>
      <w:r w:rsidRPr="00BF2C13">
        <w:rPr>
          <w:rFonts w:ascii="Aptos"/>
          <w:sz w:val="22"/>
        </w:rPr>
        <w:t xml:space="preserve">, F., Franco-Montoya, M.-L., </w:t>
      </w:r>
      <w:proofErr w:type="spellStart"/>
      <w:r w:rsidRPr="00BF2C13">
        <w:rPr>
          <w:rFonts w:ascii="Aptos"/>
          <w:sz w:val="22"/>
        </w:rPr>
        <w:t>Layouni</w:t>
      </w:r>
      <w:proofErr w:type="spellEnd"/>
      <w:r w:rsidRPr="00BF2C13">
        <w:rPr>
          <w:rFonts w:ascii="Aptos"/>
          <w:sz w:val="22"/>
        </w:rPr>
        <w:t xml:space="preserve">, I., Patkai, J., Bourbon, J., Hallman, M., Danan, C., &amp; </w:t>
      </w:r>
      <w:proofErr w:type="spellStart"/>
      <w:r w:rsidRPr="00BF2C13">
        <w:rPr>
          <w:rFonts w:ascii="Aptos"/>
          <w:sz w:val="22"/>
        </w:rPr>
        <w:t>Delacourt</w:t>
      </w:r>
      <w:proofErr w:type="spellEnd"/>
      <w:r w:rsidRPr="00BF2C13">
        <w:rPr>
          <w:rFonts w:ascii="Aptos"/>
          <w:sz w:val="22"/>
        </w:rPr>
        <w:t xml:space="preserve">, C. (2011). Identification of </w:t>
      </w:r>
      <w:r w:rsidRPr="00BF2C13">
        <w:rPr>
          <w:rFonts w:ascii="Aptos"/>
          <w:i/>
          <w:iCs/>
          <w:sz w:val="22"/>
        </w:rPr>
        <w:t>SPOCK2</w:t>
      </w:r>
      <w:r w:rsidRPr="00BF2C13">
        <w:rPr>
          <w:rFonts w:ascii="Aptos"/>
          <w:sz w:val="22"/>
        </w:rPr>
        <w:t xml:space="preserve"> As a Susceptibility Gene for Bronchopulmonary Dysplasia. </w:t>
      </w:r>
      <w:r w:rsidRPr="00BF2C13">
        <w:rPr>
          <w:rFonts w:ascii="Aptos"/>
          <w:i/>
          <w:iCs/>
          <w:sz w:val="22"/>
        </w:rPr>
        <w:t>American Journal of Respiratory and Critical Care Medicine</w:t>
      </w:r>
      <w:r w:rsidRPr="00BF2C13">
        <w:rPr>
          <w:rFonts w:ascii="Aptos"/>
          <w:sz w:val="22"/>
        </w:rPr>
        <w:t xml:space="preserve">, </w:t>
      </w:r>
      <w:r w:rsidRPr="00BF2C13">
        <w:rPr>
          <w:rFonts w:ascii="Aptos"/>
          <w:i/>
          <w:iCs/>
          <w:sz w:val="22"/>
        </w:rPr>
        <w:t>184</w:t>
      </w:r>
      <w:r w:rsidRPr="00BF2C13">
        <w:rPr>
          <w:rFonts w:ascii="Aptos"/>
          <w:sz w:val="22"/>
        </w:rPr>
        <w:t>(10), 1164–1170. https://doi.org/10.1164/rccm.201103-0548OC</w:t>
      </w:r>
    </w:p>
    <w:p w14:paraId="1D7BECD8" w14:textId="77777777" w:rsidR="00BF2C13" w:rsidRPr="00BF2C13" w:rsidRDefault="00BF2C13" w:rsidP="00BF2C13">
      <w:pPr>
        <w:pStyle w:val="Bibliography"/>
        <w:rPr>
          <w:rFonts w:ascii="Aptos"/>
          <w:sz w:val="22"/>
        </w:rPr>
      </w:pPr>
      <w:r w:rsidRPr="00BF2C13">
        <w:rPr>
          <w:rFonts w:ascii="Aptos"/>
          <w:sz w:val="22"/>
        </w:rPr>
        <w:t xml:space="preserve">Hurskainen, M., Mizikova, I., Cook, D. P., Andersson, N., Cyr-Depauw, C., Lesage, F., Helle, E., Renesme, L., Jankov, R. P., Heikinheimo, M., Vanderhyden, B. C., &amp; Thebaud, B. (2021). Single cell transcriptomic analysis of murine lung development on hyperoxia-induced </w:t>
      </w:r>
      <w:r w:rsidRPr="00BF2C13">
        <w:rPr>
          <w:rFonts w:ascii="Aptos"/>
          <w:sz w:val="22"/>
        </w:rPr>
        <w:lastRenderedPageBreak/>
        <w:t xml:space="preserve">damage. </w:t>
      </w:r>
      <w:r w:rsidRPr="00BF2C13">
        <w:rPr>
          <w:rFonts w:ascii="Aptos"/>
          <w:i/>
          <w:iCs/>
          <w:sz w:val="22"/>
        </w:rPr>
        <w:t>Nature Communications</w:t>
      </w:r>
      <w:r w:rsidRPr="00BF2C13">
        <w:rPr>
          <w:rFonts w:ascii="Aptos"/>
          <w:sz w:val="22"/>
        </w:rPr>
        <w:t xml:space="preserve">, </w:t>
      </w:r>
      <w:r w:rsidRPr="00BF2C13">
        <w:rPr>
          <w:rFonts w:ascii="Aptos"/>
          <w:i/>
          <w:iCs/>
          <w:sz w:val="22"/>
        </w:rPr>
        <w:t>12</w:t>
      </w:r>
      <w:r w:rsidRPr="00BF2C13">
        <w:rPr>
          <w:rFonts w:ascii="Aptos"/>
          <w:sz w:val="22"/>
        </w:rPr>
        <w:t>(1). Ovid MEDLINE(R) &lt;2021&gt;. https://doi.org/10.1038/s41467-021-21865-2</w:t>
      </w:r>
    </w:p>
    <w:p w14:paraId="3639E0D4" w14:textId="77777777" w:rsidR="00BF2C13" w:rsidRPr="00BF2C13" w:rsidRDefault="00BF2C13" w:rsidP="00BF2C13">
      <w:pPr>
        <w:pStyle w:val="Bibliography"/>
        <w:rPr>
          <w:rFonts w:ascii="Aptos"/>
          <w:sz w:val="22"/>
        </w:rPr>
      </w:pPr>
      <w:r w:rsidRPr="00BF2C13">
        <w:rPr>
          <w:rFonts w:ascii="Aptos"/>
          <w:sz w:val="22"/>
        </w:rPr>
        <w:t xml:space="preserve">Isayama, T., Lee, S. K., Yang, J., Lee, D., </w:t>
      </w:r>
      <w:proofErr w:type="spellStart"/>
      <w:r w:rsidRPr="00BF2C13">
        <w:rPr>
          <w:rFonts w:ascii="Aptos"/>
          <w:sz w:val="22"/>
        </w:rPr>
        <w:t>Daspal</w:t>
      </w:r>
      <w:proofErr w:type="spellEnd"/>
      <w:r w:rsidRPr="00BF2C13">
        <w:rPr>
          <w:rFonts w:ascii="Aptos"/>
          <w:sz w:val="22"/>
        </w:rPr>
        <w:t xml:space="preserve">, S., Dunn, M., Shah, P. S., &amp; for the Canadian Neonatal Network and Canadian Neonatal Follow-Up Network Investigators. (2017). Revisiting the Definition of Bronchopulmonary Dysplasia: Effect of Changing Panoply of Respiratory Support for Preterm Neonates. </w:t>
      </w:r>
      <w:r w:rsidRPr="00BF2C13">
        <w:rPr>
          <w:rFonts w:ascii="Aptos"/>
          <w:i/>
          <w:iCs/>
          <w:sz w:val="22"/>
        </w:rPr>
        <w:t xml:space="preserve">JAMA </w:t>
      </w:r>
      <w:proofErr w:type="spellStart"/>
      <w:r w:rsidRPr="00BF2C13">
        <w:rPr>
          <w:rFonts w:ascii="Aptos"/>
          <w:i/>
          <w:iCs/>
          <w:sz w:val="22"/>
        </w:rPr>
        <w:t>Pediatrics</w:t>
      </w:r>
      <w:proofErr w:type="spellEnd"/>
      <w:r w:rsidRPr="00BF2C13">
        <w:rPr>
          <w:rFonts w:ascii="Aptos"/>
          <w:sz w:val="22"/>
        </w:rPr>
        <w:t xml:space="preserve">, </w:t>
      </w:r>
      <w:r w:rsidRPr="00BF2C13">
        <w:rPr>
          <w:rFonts w:ascii="Aptos"/>
          <w:i/>
          <w:iCs/>
          <w:sz w:val="22"/>
        </w:rPr>
        <w:t>171</w:t>
      </w:r>
      <w:r w:rsidRPr="00BF2C13">
        <w:rPr>
          <w:rFonts w:ascii="Aptos"/>
          <w:sz w:val="22"/>
        </w:rPr>
        <w:t>(3), 271. https://doi.org/10.1001/jamapediatrics.2016.4141</w:t>
      </w:r>
    </w:p>
    <w:p w14:paraId="6572F97F" w14:textId="77777777" w:rsidR="00BF2C13" w:rsidRPr="00BF2C13" w:rsidRDefault="00BF2C13" w:rsidP="00BF2C13">
      <w:pPr>
        <w:pStyle w:val="Bibliography"/>
        <w:rPr>
          <w:rFonts w:ascii="Aptos"/>
          <w:sz w:val="22"/>
        </w:rPr>
      </w:pPr>
      <w:r w:rsidRPr="00BF2C13">
        <w:rPr>
          <w:rFonts w:ascii="Aptos"/>
          <w:sz w:val="22"/>
        </w:rPr>
        <w:t xml:space="preserve">Jensen, E. A., Dysart, K., Gantz, M. G., McDonald, S., </w:t>
      </w:r>
      <w:proofErr w:type="spellStart"/>
      <w:r w:rsidRPr="00BF2C13">
        <w:rPr>
          <w:rFonts w:ascii="Aptos"/>
          <w:sz w:val="22"/>
        </w:rPr>
        <w:t>Bamat</w:t>
      </w:r>
      <w:proofErr w:type="spellEnd"/>
      <w:r w:rsidRPr="00BF2C13">
        <w:rPr>
          <w:rFonts w:ascii="Aptos"/>
          <w:sz w:val="22"/>
        </w:rPr>
        <w:t xml:space="preserve">, N. A., Keszler, M., Kirpalani, H., Laughon, M. M., Poindexter, B. B., Duncan, A. F., Yoder, B. A., Eichenwald, E. C., &amp; DeMauro, S. B. (2019). The Diagnosis of Bronchopulmonary Dysplasia in Very Preterm Infants. An Evidence-based Approach. </w:t>
      </w:r>
      <w:r w:rsidRPr="00BF2C13">
        <w:rPr>
          <w:rFonts w:ascii="Aptos"/>
          <w:i/>
          <w:iCs/>
          <w:sz w:val="22"/>
        </w:rPr>
        <w:t>American Journal of Respiratory and Critical Care Medicine</w:t>
      </w:r>
      <w:r w:rsidRPr="00BF2C13">
        <w:rPr>
          <w:rFonts w:ascii="Aptos"/>
          <w:sz w:val="22"/>
        </w:rPr>
        <w:t xml:space="preserve">, </w:t>
      </w:r>
      <w:r w:rsidRPr="00BF2C13">
        <w:rPr>
          <w:rFonts w:ascii="Aptos"/>
          <w:i/>
          <w:iCs/>
          <w:sz w:val="22"/>
        </w:rPr>
        <w:t>200</w:t>
      </w:r>
      <w:r w:rsidRPr="00BF2C13">
        <w:rPr>
          <w:rFonts w:ascii="Aptos"/>
          <w:sz w:val="22"/>
        </w:rPr>
        <w:t>(6), 751–759. https://doi.org/10.1164/rccm.201812-2348OC</w:t>
      </w:r>
    </w:p>
    <w:p w14:paraId="06DA6272" w14:textId="77777777" w:rsidR="00BF2C13" w:rsidRPr="00BF2C13" w:rsidRDefault="00BF2C13" w:rsidP="00BF2C13">
      <w:pPr>
        <w:pStyle w:val="Bibliography"/>
        <w:rPr>
          <w:rFonts w:ascii="Aptos"/>
          <w:sz w:val="22"/>
        </w:rPr>
      </w:pPr>
      <w:r w:rsidRPr="00BF2C13">
        <w:rPr>
          <w:rFonts w:ascii="Aptos"/>
          <w:sz w:val="22"/>
        </w:rPr>
        <w:t xml:space="preserve">Johnson, D. R., O’Connor, J. C., Hartman, M. E., Tapping, R. I., &amp; Freund, G. G. (2007). Acute hypoxia activates the neuroimmune system, which diabetes exacerbates. </w:t>
      </w:r>
      <w:r w:rsidRPr="00BF2C13">
        <w:rPr>
          <w:rFonts w:ascii="Aptos"/>
          <w:i/>
          <w:iCs/>
          <w:sz w:val="22"/>
        </w:rPr>
        <w:t>The Journal of Neuroscience: The Official Journal of the Society for Neuroscience</w:t>
      </w:r>
      <w:r w:rsidRPr="00BF2C13">
        <w:rPr>
          <w:rFonts w:ascii="Aptos"/>
          <w:sz w:val="22"/>
        </w:rPr>
        <w:t xml:space="preserve">, </w:t>
      </w:r>
      <w:r w:rsidRPr="00BF2C13">
        <w:rPr>
          <w:rFonts w:ascii="Aptos"/>
          <w:i/>
          <w:iCs/>
          <w:sz w:val="22"/>
        </w:rPr>
        <w:t>27</w:t>
      </w:r>
      <w:r w:rsidRPr="00BF2C13">
        <w:rPr>
          <w:rFonts w:ascii="Aptos"/>
          <w:sz w:val="22"/>
        </w:rPr>
        <w:t>(5), 1161–1166. https://doi.org/10.1523/JNEUROSCI.4560-06.2007</w:t>
      </w:r>
    </w:p>
    <w:p w14:paraId="02FF52B6" w14:textId="77777777" w:rsidR="00BF2C13" w:rsidRPr="00BF2C13" w:rsidRDefault="00BF2C13" w:rsidP="00BF2C13">
      <w:pPr>
        <w:pStyle w:val="Bibliography"/>
        <w:rPr>
          <w:rFonts w:ascii="Aptos"/>
          <w:sz w:val="22"/>
        </w:rPr>
      </w:pPr>
      <w:r w:rsidRPr="00BF2C13">
        <w:rPr>
          <w:rFonts w:ascii="Aptos"/>
          <w:sz w:val="22"/>
        </w:rPr>
        <w:t xml:space="preserve">Lavoie, P. M., Pham, C., &amp; Jang, K. L. (2008). Heritability of Bronchopulmonary Dysplasia, Defined According to the Consensus Statement of the National Institutes of Health. </w:t>
      </w:r>
      <w:proofErr w:type="spellStart"/>
      <w:r w:rsidRPr="00BF2C13">
        <w:rPr>
          <w:rFonts w:ascii="Aptos"/>
          <w:i/>
          <w:iCs/>
          <w:sz w:val="22"/>
        </w:rPr>
        <w:t>Pediatrics</w:t>
      </w:r>
      <w:proofErr w:type="spellEnd"/>
      <w:r w:rsidRPr="00BF2C13">
        <w:rPr>
          <w:rFonts w:ascii="Aptos"/>
          <w:sz w:val="22"/>
        </w:rPr>
        <w:t xml:space="preserve">, </w:t>
      </w:r>
      <w:r w:rsidRPr="00BF2C13">
        <w:rPr>
          <w:rFonts w:ascii="Aptos"/>
          <w:i/>
          <w:iCs/>
          <w:sz w:val="22"/>
        </w:rPr>
        <w:t>122</w:t>
      </w:r>
      <w:r w:rsidRPr="00BF2C13">
        <w:rPr>
          <w:rFonts w:ascii="Aptos"/>
          <w:sz w:val="22"/>
        </w:rPr>
        <w:t>(3), 479–485. https://doi.org/10.1542/peds.2007-2313</w:t>
      </w:r>
    </w:p>
    <w:p w14:paraId="1814B270" w14:textId="77777777" w:rsidR="00BF2C13" w:rsidRPr="00BF2C13" w:rsidRDefault="00BF2C13" w:rsidP="00BF2C13">
      <w:pPr>
        <w:pStyle w:val="Bibliography"/>
        <w:rPr>
          <w:rFonts w:ascii="Aptos"/>
          <w:sz w:val="22"/>
        </w:rPr>
      </w:pPr>
      <w:r w:rsidRPr="00BF2C13">
        <w:rPr>
          <w:rFonts w:ascii="Aptos"/>
          <w:sz w:val="22"/>
        </w:rPr>
        <w:t xml:space="preserve">Li, B., Clohisey, S. M., Chia, B. S., Wang, B., Cui, A., </w:t>
      </w:r>
      <w:proofErr w:type="spellStart"/>
      <w:r w:rsidRPr="00BF2C13">
        <w:rPr>
          <w:rFonts w:ascii="Aptos"/>
          <w:sz w:val="22"/>
        </w:rPr>
        <w:t>Eisenhaure</w:t>
      </w:r>
      <w:proofErr w:type="spellEnd"/>
      <w:r w:rsidRPr="00BF2C13">
        <w:rPr>
          <w:rFonts w:ascii="Aptos"/>
          <w:sz w:val="22"/>
        </w:rPr>
        <w:t xml:space="preserve">, T., Schweitzer, L. D., Hoover, P., Parkinson, N. J., Nachshon, A., Smith, N., Regan, T., Farr, D., Gutmann, M. U., Bukhari, S. I., Law, A., </w:t>
      </w:r>
      <w:proofErr w:type="spellStart"/>
      <w:r w:rsidRPr="00BF2C13">
        <w:rPr>
          <w:rFonts w:ascii="Aptos"/>
          <w:sz w:val="22"/>
        </w:rPr>
        <w:t>Sangesland</w:t>
      </w:r>
      <w:proofErr w:type="spellEnd"/>
      <w:r w:rsidRPr="00BF2C13">
        <w:rPr>
          <w:rFonts w:ascii="Aptos"/>
          <w:sz w:val="22"/>
        </w:rPr>
        <w:t xml:space="preserve">, M., Gat-Viks, I., </w:t>
      </w:r>
      <w:proofErr w:type="spellStart"/>
      <w:r w:rsidRPr="00BF2C13">
        <w:rPr>
          <w:rFonts w:ascii="Aptos"/>
          <w:sz w:val="22"/>
        </w:rPr>
        <w:t>Digard</w:t>
      </w:r>
      <w:proofErr w:type="spellEnd"/>
      <w:r w:rsidRPr="00BF2C13">
        <w:rPr>
          <w:rFonts w:ascii="Aptos"/>
          <w:sz w:val="22"/>
        </w:rPr>
        <w:t xml:space="preserve">, P., … Hacohen, N. (2020). Genome-wide CRISPR screen identifies host dependency factors for influenza A virus infection. </w:t>
      </w:r>
      <w:r w:rsidRPr="00BF2C13">
        <w:rPr>
          <w:rFonts w:ascii="Aptos"/>
          <w:i/>
          <w:iCs/>
          <w:sz w:val="22"/>
        </w:rPr>
        <w:t>Nature Communications</w:t>
      </w:r>
      <w:r w:rsidRPr="00BF2C13">
        <w:rPr>
          <w:rFonts w:ascii="Aptos"/>
          <w:sz w:val="22"/>
        </w:rPr>
        <w:t xml:space="preserve">, </w:t>
      </w:r>
      <w:r w:rsidRPr="00BF2C13">
        <w:rPr>
          <w:rFonts w:ascii="Aptos"/>
          <w:i/>
          <w:iCs/>
          <w:sz w:val="22"/>
        </w:rPr>
        <w:t>11</w:t>
      </w:r>
      <w:r w:rsidRPr="00BF2C13">
        <w:rPr>
          <w:rFonts w:ascii="Aptos"/>
          <w:sz w:val="22"/>
        </w:rPr>
        <w:t>(1), 164. https://doi.org/10.1038/s41467-019-13965-x</w:t>
      </w:r>
    </w:p>
    <w:p w14:paraId="6D0E2D82" w14:textId="77777777" w:rsidR="00BF2C13" w:rsidRPr="00BF2C13" w:rsidRDefault="00BF2C13" w:rsidP="00BF2C13">
      <w:pPr>
        <w:pStyle w:val="Bibliography"/>
        <w:rPr>
          <w:rFonts w:ascii="Aptos"/>
          <w:sz w:val="22"/>
        </w:rPr>
      </w:pPr>
      <w:r w:rsidRPr="00BF2C13">
        <w:rPr>
          <w:rFonts w:ascii="Aptos"/>
          <w:sz w:val="22"/>
        </w:rPr>
        <w:lastRenderedPageBreak/>
        <w:t xml:space="preserve">Mahlman, M., Karjalainen, M. K., Huusko, J. M., Andersson, S., Kari, M. A., Tammela, O. K. T., </w:t>
      </w:r>
      <w:proofErr w:type="spellStart"/>
      <w:r w:rsidRPr="00BF2C13">
        <w:rPr>
          <w:rFonts w:ascii="Aptos"/>
          <w:sz w:val="22"/>
        </w:rPr>
        <w:t>Sankilampi</w:t>
      </w:r>
      <w:proofErr w:type="spellEnd"/>
      <w:r w:rsidRPr="00BF2C13">
        <w:rPr>
          <w:rFonts w:ascii="Aptos"/>
          <w:sz w:val="22"/>
        </w:rPr>
        <w:t>, U., Lehtonen, L., Marttila, R. H., Bassler, D., Poets, C. F., Lacaze-</w:t>
      </w:r>
      <w:proofErr w:type="spellStart"/>
      <w:r w:rsidRPr="00BF2C13">
        <w:rPr>
          <w:rFonts w:ascii="Aptos"/>
          <w:sz w:val="22"/>
        </w:rPr>
        <w:t>Masmonteil</w:t>
      </w:r>
      <w:proofErr w:type="spellEnd"/>
      <w:r w:rsidRPr="00BF2C13">
        <w:rPr>
          <w:rFonts w:ascii="Aptos"/>
          <w:sz w:val="22"/>
        </w:rPr>
        <w:t xml:space="preserve">, T., Danan, C., </w:t>
      </w:r>
      <w:proofErr w:type="spellStart"/>
      <w:r w:rsidRPr="00BF2C13">
        <w:rPr>
          <w:rFonts w:ascii="Aptos"/>
          <w:sz w:val="22"/>
        </w:rPr>
        <w:t>Delacourt</w:t>
      </w:r>
      <w:proofErr w:type="spellEnd"/>
      <w:r w:rsidRPr="00BF2C13">
        <w:rPr>
          <w:rFonts w:ascii="Aptos"/>
          <w:sz w:val="22"/>
        </w:rPr>
        <w:t xml:space="preserve">, C., Palotie, A., Muglia, L. J., Lavoie, P. M., </w:t>
      </w:r>
      <w:proofErr w:type="spellStart"/>
      <w:r w:rsidRPr="00BF2C13">
        <w:rPr>
          <w:rFonts w:ascii="Aptos"/>
          <w:sz w:val="22"/>
        </w:rPr>
        <w:t>Hadchouel</w:t>
      </w:r>
      <w:proofErr w:type="spellEnd"/>
      <w:r w:rsidRPr="00BF2C13">
        <w:rPr>
          <w:rFonts w:ascii="Aptos"/>
          <w:sz w:val="22"/>
        </w:rPr>
        <w:t xml:space="preserve">, A., </w:t>
      </w:r>
      <w:proofErr w:type="spellStart"/>
      <w:r w:rsidRPr="00BF2C13">
        <w:rPr>
          <w:rFonts w:ascii="Aptos"/>
          <w:sz w:val="22"/>
        </w:rPr>
        <w:t>Rämet</w:t>
      </w:r>
      <w:proofErr w:type="spellEnd"/>
      <w:r w:rsidRPr="00BF2C13">
        <w:rPr>
          <w:rFonts w:ascii="Aptos"/>
          <w:sz w:val="22"/>
        </w:rPr>
        <w:t xml:space="preserve">, M., &amp; Hallman, M. (2017). Genome-wide association study of bronchopulmonary dysplasia: A potential role for variants near the CRP gene. </w:t>
      </w:r>
      <w:r w:rsidRPr="00BF2C13">
        <w:rPr>
          <w:rFonts w:ascii="Aptos"/>
          <w:i/>
          <w:iCs/>
          <w:sz w:val="22"/>
        </w:rPr>
        <w:t>Scientific Reports</w:t>
      </w:r>
      <w:r w:rsidRPr="00BF2C13">
        <w:rPr>
          <w:rFonts w:ascii="Aptos"/>
          <w:sz w:val="22"/>
        </w:rPr>
        <w:t xml:space="preserve">, </w:t>
      </w:r>
      <w:r w:rsidRPr="00BF2C13">
        <w:rPr>
          <w:rFonts w:ascii="Aptos"/>
          <w:i/>
          <w:iCs/>
          <w:sz w:val="22"/>
        </w:rPr>
        <w:t>7</w:t>
      </w:r>
      <w:r w:rsidRPr="00BF2C13">
        <w:rPr>
          <w:rFonts w:ascii="Aptos"/>
          <w:sz w:val="22"/>
        </w:rPr>
        <w:t>(1), 9271. https://doi.org/10.1038/s41598-017-08977-w</w:t>
      </w:r>
    </w:p>
    <w:p w14:paraId="53F4B542" w14:textId="77777777" w:rsidR="00BF2C13" w:rsidRPr="00BF2C13" w:rsidRDefault="00BF2C13" w:rsidP="00BF2C13">
      <w:pPr>
        <w:pStyle w:val="Bibliography"/>
        <w:rPr>
          <w:rFonts w:ascii="Aptos"/>
          <w:sz w:val="22"/>
        </w:rPr>
      </w:pPr>
      <w:r w:rsidRPr="00BF2C13">
        <w:rPr>
          <w:rFonts w:ascii="Aptos"/>
          <w:sz w:val="22"/>
        </w:rPr>
        <w:t xml:space="preserve">Millar, J. E., Clohisey-Hendry, S., McMannus, M., Zechner, M., Wang, B., Parkinson, N., Jungnickel, M., Zaki, N. M., Pairo-Castineira, E., </w:t>
      </w:r>
      <w:proofErr w:type="spellStart"/>
      <w:r w:rsidRPr="00BF2C13">
        <w:rPr>
          <w:rFonts w:ascii="Aptos"/>
          <w:sz w:val="22"/>
        </w:rPr>
        <w:t>Rawlik</w:t>
      </w:r>
      <w:proofErr w:type="spellEnd"/>
      <w:r w:rsidRPr="00BF2C13">
        <w:rPr>
          <w:rFonts w:ascii="Aptos"/>
          <w:sz w:val="22"/>
        </w:rPr>
        <w:t xml:space="preserve">, K., Rogers, J., Russell, C. D., Bos, L. D., Meyer, N. J., Calfee, C., McAuley, D. F., Shankar-Hari, M., &amp; Baillie, J. K. (2024). </w:t>
      </w:r>
      <w:r w:rsidRPr="00BF2C13">
        <w:rPr>
          <w:rFonts w:ascii="Aptos"/>
          <w:i/>
          <w:iCs/>
          <w:sz w:val="22"/>
        </w:rPr>
        <w:t xml:space="preserve">The genomic landscape of </w:t>
      </w:r>
      <w:proofErr w:type="gramStart"/>
      <w:r w:rsidRPr="00BF2C13">
        <w:rPr>
          <w:rFonts w:ascii="Aptos"/>
          <w:i/>
          <w:iCs/>
          <w:sz w:val="22"/>
        </w:rPr>
        <w:t>Acute Respiratory Distress Syndrome</w:t>
      </w:r>
      <w:proofErr w:type="gramEnd"/>
      <w:r w:rsidRPr="00BF2C13">
        <w:rPr>
          <w:rFonts w:ascii="Aptos"/>
          <w:i/>
          <w:iCs/>
          <w:sz w:val="22"/>
        </w:rPr>
        <w:t>: A meta-analysis by information content of genome-wide studies of the host response</w:t>
      </w:r>
      <w:r w:rsidRPr="00BF2C13">
        <w:rPr>
          <w:rFonts w:ascii="Aptos"/>
          <w:sz w:val="22"/>
        </w:rPr>
        <w:t>. https://doi.org/10.1101/2024.02.13.24301089</w:t>
      </w:r>
    </w:p>
    <w:p w14:paraId="6DDA8781" w14:textId="77777777" w:rsidR="00BF2C13" w:rsidRPr="00BF2C13" w:rsidRDefault="00BF2C13" w:rsidP="00BF2C13">
      <w:pPr>
        <w:pStyle w:val="Bibliography"/>
        <w:rPr>
          <w:rFonts w:ascii="Aptos"/>
          <w:sz w:val="22"/>
        </w:rPr>
      </w:pPr>
      <w:r w:rsidRPr="00BF2C13">
        <w:rPr>
          <w:rFonts w:ascii="Aptos"/>
          <w:sz w:val="22"/>
        </w:rPr>
        <w:t xml:space="preserve">Moreira, A. G., Arora, T., Arya, S., Winter, C., Valadie, C. T., &amp; Kwinta, P. (2023). Leveraging transcriptomics to develop bronchopulmonary dysplasia endotypes: A concept paper. </w:t>
      </w:r>
      <w:r w:rsidRPr="00BF2C13">
        <w:rPr>
          <w:rFonts w:ascii="Aptos"/>
          <w:i/>
          <w:iCs/>
          <w:sz w:val="22"/>
        </w:rPr>
        <w:t>Respiratory Research</w:t>
      </w:r>
      <w:r w:rsidRPr="00BF2C13">
        <w:rPr>
          <w:rFonts w:ascii="Aptos"/>
          <w:sz w:val="22"/>
        </w:rPr>
        <w:t xml:space="preserve">, </w:t>
      </w:r>
      <w:r w:rsidRPr="00BF2C13">
        <w:rPr>
          <w:rFonts w:ascii="Aptos"/>
          <w:i/>
          <w:iCs/>
          <w:sz w:val="22"/>
        </w:rPr>
        <w:t>24</w:t>
      </w:r>
      <w:r w:rsidRPr="00BF2C13">
        <w:rPr>
          <w:rFonts w:ascii="Aptos"/>
          <w:sz w:val="22"/>
        </w:rPr>
        <w:t>(1). Ovid MEDLINE(R) &lt;2023 to 2024&gt;. https://doi.org/10.1186/s12931-023-02596-y</w:t>
      </w:r>
    </w:p>
    <w:p w14:paraId="738D5A98" w14:textId="77777777" w:rsidR="00BF2C13" w:rsidRPr="00BF2C13" w:rsidRDefault="00BF2C13" w:rsidP="00BF2C13">
      <w:pPr>
        <w:pStyle w:val="Bibliography"/>
        <w:rPr>
          <w:rFonts w:ascii="Aptos"/>
          <w:sz w:val="22"/>
        </w:rPr>
      </w:pPr>
      <w:r w:rsidRPr="00BF2C13">
        <w:rPr>
          <w:rFonts w:ascii="Aptos"/>
          <w:i/>
          <w:iCs/>
          <w:sz w:val="22"/>
        </w:rPr>
        <w:t>Neonatal Data Analysis Unit (NDAU). Neonatal Health Intelligence Tool. 2021. Available: Https://www.imperial.ac.uk/neonatal-data-analysis-unit/neonatal-data-analysis-unit/neonatal-data-visualisations/</w:t>
      </w:r>
      <w:r w:rsidRPr="00BF2C13">
        <w:rPr>
          <w:rFonts w:ascii="Aptos"/>
          <w:sz w:val="22"/>
        </w:rPr>
        <w:t>. (n.d.).</w:t>
      </w:r>
    </w:p>
    <w:p w14:paraId="10D96771" w14:textId="77777777" w:rsidR="00BF2C13" w:rsidRPr="00BF2C13" w:rsidRDefault="00BF2C13" w:rsidP="00BF2C13">
      <w:pPr>
        <w:pStyle w:val="Bibliography"/>
        <w:rPr>
          <w:rFonts w:ascii="Aptos"/>
          <w:sz w:val="22"/>
        </w:rPr>
      </w:pPr>
      <w:r w:rsidRPr="00BF2C13">
        <w:rPr>
          <w:rFonts w:ascii="Aptos"/>
          <w:sz w:val="22"/>
        </w:rPr>
        <w:t xml:space="preserve">Page, M. J., McKenzie, J. E., Bossuyt, P. M., Boutron, I., Hoffmann, T. C., Mulrow, C. D., </w:t>
      </w:r>
      <w:proofErr w:type="spellStart"/>
      <w:r w:rsidRPr="00BF2C13">
        <w:rPr>
          <w:rFonts w:ascii="Aptos"/>
          <w:sz w:val="22"/>
        </w:rPr>
        <w:t>Shamseer</w:t>
      </w:r>
      <w:proofErr w:type="spellEnd"/>
      <w:r w:rsidRPr="00BF2C13">
        <w:rPr>
          <w:rFonts w:ascii="Aptos"/>
          <w:sz w:val="22"/>
        </w:rPr>
        <w:t xml:space="preserve">, L., Tetzlaff, J. M., Akl, E. A., Brennan, S. E., Chou, R., Glanville, J., Grimshaw, J. M., Hróbjartsson, A., Lalu, M. M., Li, T., Loder, E. W., Mayo-Wilson, E., McDonald, S., … Moher, D. (2021). The PRISMA 2020 statement: An updated guideline for reporting systematic reviews. </w:t>
      </w:r>
      <w:r w:rsidRPr="00BF2C13">
        <w:rPr>
          <w:rFonts w:ascii="Aptos"/>
          <w:i/>
          <w:iCs/>
          <w:sz w:val="22"/>
        </w:rPr>
        <w:t>BMJ</w:t>
      </w:r>
      <w:r w:rsidRPr="00BF2C13">
        <w:rPr>
          <w:rFonts w:ascii="Aptos"/>
          <w:sz w:val="22"/>
        </w:rPr>
        <w:t>, n71. https://doi.org/10.1136/bmj.n71</w:t>
      </w:r>
    </w:p>
    <w:p w14:paraId="7F621504" w14:textId="77777777" w:rsidR="00BF2C13" w:rsidRPr="00BF2C13" w:rsidRDefault="00BF2C13" w:rsidP="00BF2C13">
      <w:pPr>
        <w:pStyle w:val="Bibliography"/>
        <w:rPr>
          <w:rFonts w:ascii="Aptos"/>
          <w:sz w:val="22"/>
        </w:rPr>
      </w:pPr>
      <w:r w:rsidRPr="00BF2C13">
        <w:rPr>
          <w:rFonts w:ascii="Aptos"/>
          <w:sz w:val="22"/>
        </w:rPr>
        <w:t xml:space="preserve">Parkinson, N., Rodgers, N., Head Fourman, M., Wang, B., </w:t>
      </w:r>
      <w:proofErr w:type="spellStart"/>
      <w:r w:rsidRPr="00BF2C13">
        <w:rPr>
          <w:rFonts w:ascii="Aptos"/>
          <w:sz w:val="22"/>
        </w:rPr>
        <w:t>Zechner</w:t>
      </w:r>
      <w:proofErr w:type="spellEnd"/>
      <w:r w:rsidRPr="00BF2C13">
        <w:rPr>
          <w:rFonts w:ascii="Aptos"/>
          <w:sz w:val="22"/>
        </w:rPr>
        <w:t>, M., Swets, M. C., Millar, J. E., Law, A., Russell, C. D., Baillie, J. K., &amp; Clohisey, S. (2020). Dynamic data-driven meta-</w:t>
      </w:r>
      <w:r w:rsidRPr="00BF2C13">
        <w:rPr>
          <w:rFonts w:ascii="Aptos"/>
          <w:sz w:val="22"/>
        </w:rPr>
        <w:lastRenderedPageBreak/>
        <w:t xml:space="preserve">analysis for prioritisation of host genes implicated in COVID-19. </w:t>
      </w:r>
      <w:r w:rsidRPr="00BF2C13">
        <w:rPr>
          <w:rFonts w:ascii="Aptos"/>
          <w:i/>
          <w:iCs/>
          <w:sz w:val="22"/>
        </w:rPr>
        <w:t>Scientific Reports</w:t>
      </w:r>
      <w:r w:rsidRPr="00BF2C13">
        <w:rPr>
          <w:rFonts w:ascii="Aptos"/>
          <w:sz w:val="22"/>
        </w:rPr>
        <w:t xml:space="preserve">, </w:t>
      </w:r>
      <w:r w:rsidRPr="00BF2C13">
        <w:rPr>
          <w:rFonts w:ascii="Aptos"/>
          <w:i/>
          <w:iCs/>
          <w:sz w:val="22"/>
        </w:rPr>
        <w:t>10</w:t>
      </w:r>
      <w:r w:rsidRPr="00BF2C13">
        <w:rPr>
          <w:rFonts w:ascii="Aptos"/>
          <w:sz w:val="22"/>
        </w:rPr>
        <w:t>(1), 22303. https://doi.org/10.1038/s41598-020-79033-3</w:t>
      </w:r>
    </w:p>
    <w:p w14:paraId="70CD38C8" w14:textId="77777777" w:rsidR="00BF2C13" w:rsidRPr="00BF2C13" w:rsidRDefault="00BF2C13" w:rsidP="00BF2C13">
      <w:pPr>
        <w:pStyle w:val="Bibliography"/>
        <w:rPr>
          <w:rFonts w:ascii="Aptos"/>
          <w:sz w:val="22"/>
        </w:rPr>
      </w:pPr>
      <w:r w:rsidRPr="00BF2C13">
        <w:rPr>
          <w:rFonts w:ascii="Aptos"/>
          <w:sz w:val="22"/>
        </w:rPr>
        <w:t>Pietrzyk, J. J., Kwinta, P., Wollen, E. J., Bik-</w:t>
      </w:r>
      <w:proofErr w:type="spellStart"/>
      <w:r w:rsidRPr="00BF2C13">
        <w:rPr>
          <w:rFonts w:ascii="Aptos"/>
          <w:sz w:val="22"/>
        </w:rPr>
        <w:t>Multanowski</w:t>
      </w:r>
      <w:proofErr w:type="spellEnd"/>
      <w:r w:rsidRPr="00BF2C13">
        <w:rPr>
          <w:rFonts w:ascii="Aptos"/>
          <w:sz w:val="22"/>
        </w:rPr>
        <w:t>, M., Madetko-</w:t>
      </w:r>
      <w:proofErr w:type="spellStart"/>
      <w:r w:rsidRPr="00BF2C13">
        <w:rPr>
          <w:rFonts w:ascii="Aptos"/>
          <w:sz w:val="22"/>
        </w:rPr>
        <w:t>Talowska</w:t>
      </w:r>
      <w:proofErr w:type="spellEnd"/>
      <w:r w:rsidRPr="00BF2C13">
        <w:rPr>
          <w:rFonts w:ascii="Aptos"/>
          <w:sz w:val="22"/>
        </w:rPr>
        <w:t xml:space="preserve">, A., Gunther, C.-C., Jagla, M., Tomasik, T., &amp; Saugstad, O. D. (2013). Gene expression profiling in preterm infants: New aspects of bronchopulmonary dysplasia development. </w:t>
      </w:r>
      <w:proofErr w:type="spellStart"/>
      <w:r w:rsidRPr="00BF2C13">
        <w:rPr>
          <w:rFonts w:ascii="Aptos"/>
          <w:i/>
          <w:iCs/>
          <w:sz w:val="22"/>
        </w:rPr>
        <w:t>PloS</w:t>
      </w:r>
      <w:proofErr w:type="spellEnd"/>
      <w:r w:rsidRPr="00BF2C13">
        <w:rPr>
          <w:rFonts w:ascii="Aptos"/>
          <w:i/>
          <w:iCs/>
          <w:sz w:val="22"/>
        </w:rPr>
        <w:t xml:space="preserve"> One</w:t>
      </w:r>
      <w:r w:rsidRPr="00BF2C13">
        <w:rPr>
          <w:rFonts w:ascii="Aptos"/>
          <w:sz w:val="22"/>
        </w:rPr>
        <w:t xml:space="preserve">, </w:t>
      </w:r>
      <w:r w:rsidRPr="00BF2C13">
        <w:rPr>
          <w:rFonts w:ascii="Aptos"/>
          <w:i/>
          <w:iCs/>
          <w:sz w:val="22"/>
        </w:rPr>
        <w:t>8</w:t>
      </w:r>
      <w:r w:rsidRPr="00BF2C13">
        <w:rPr>
          <w:rFonts w:ascii="Aptos"/>
          <w:sz w:val="22"/>
        </w:rPr>
        <w:t>(10). Ovid MEDLINE(R) &lt;2013&gt;. https://doi.org/10.1371/journal.pone.0078585</w:t>
      </w:r>
    </w:p>
    <w:p w14:paraId="0C083417" w14:textId="77777777" w:rsidR="00BF2C13" w:rsidRPr="00BF2C13" w:rsidRDefault="00BF2C13" w:rsidP="00BF2C13">
      <w:pPr>
        <w:pStyle w:val="Bibliography"/>
        <w:rPr>
          <w:rFonts w:ascii="Aptos"/>
          <w:sz w:val="22"/>
        </w:rPr>
      </w:pPr>
      <w:r w:rsidRPr="00BF2C13">
        <w:rPr>
          <w:rFonts w:ascii="Aptos"/>
          <w:sz w:val="22"/>
        </w:rPr>
        <w:t xml:space="preserve">Rozance, P. J., Seedorf, G. J., Brown, A., Roe, G., O’Meara, M. C., </w:t>
      </w:r>
      <w:proofErr w:type="spellStart"/>
      <w:r w:rsidRPr="00BF2C13">
        <w:rPr>
          <w:rFonts w:ascii="Aptos"/>
          <w:sz w:val="22"/>
        </w:rPr>
        <w:t>Gien</w:t>
      </w:r>
      <w:proofErr w:type="spellEnd"/>
      <w:r w:rsidRPr="00BF2C13">
        <w:rPr>
          <w:rFonts w:ascii="Aptos"/>
          <w:sz w:val="22"/>
        </w:rPr>
        <w:t xml:space="preserve">, J., Tang, J.-R., &amp; </w:t>
      </w:r>
      <w:proofErr w:type="spellStart"/>
      <w:r w:rsidRPr="00BF2C13">
        <w:rPr>
          <w:rFonts w:ascii="Aptos"/>
          <w:sz w:val="22"/>
        </w:rPr>
        <w:t>Abman</w:t>
      </w:r>
      <w:proofErr w:type="spellEnd"/>
      <w:r w:rsidRPr="00BF2C13">
        <w:rPr>
          <w:rFonts w:ascii="Aptos"/>
          <w:sz w:val="22"/>
        </w:rPr>
        <w:t xml:space="preserve">, S. H. (2011). Intrauterine growth restriction decreases pulmonary alveolar and vessel growth and causes pulmonary artery endothelial cell dysfunction in vitro in </w:t>
      </w:r>
      <w:proofErr w:type="spellStart"/>
      <w:r w:rsidRPr="00BF2C13">
        <w:rPr>
          <w:rFonts w:ascii="Aptos"/>
          <w:sz w:val="22"/>
        </w:rPr>
        <w:t>fetal</w:t>
      </w:r>
      <w:proofErr w:type="spellEnd"/>
      <w:r w:rsidRPr="00BF2C13">
        <w:rPr>
          <w:rFonts w:ascii="Aptos"/>
          <w:sz w:val="22"/>
        </w:rPr>
        <w:t xml:space="preserve"> sheep. </w:t>
      </w:r>
      <w:r w:rsidRPr="00BF2C13">
        <w:rPr>
          <w:rFonts w:ascii="Aptos"/>
          <w:i/>
          <w:iCs/>
          <w:sz w:val="22"/>
        </w:rPr>
        <w:t>American Journal of Physiology-Lung Cellular and Molecular Physiology</w:t>
      </w:r>
      <w:r w:rsidRPr="00BF2C13">
        <w:rPr>
          <w:rFonts w:ascii="Aptos"/>
          <w:sz w:val="22"/>
        </w:rPr>
        <w:t xml:space="preserve">, </w:t>
      </w:r>
      <w:r w:rsidRPr="00BF2C13">
        <w:rPr>
          <w:rFonts w:ascii="Aptos"/>
          <w:i/>
          <w:iCs/>
          <w:sz w:val="22"/>
        </w:rPr>
        <w:t>301</w:t>
      </w:r>
      <w:r w:rsidRPr="00BF2C13">
        <w:rPr>
          <w:rFonts w:ascii="Aptos"/>
          <w:sz w:val="22"/>
        </w:rPr>
        <w:t>(6), L860–L871. https://doi.org/10.1152/ajplung.00197.2011</w:t>
      </w:r>
    </w:p>
    <w:p w14:paraId="31C30B55" w14:textId="77777777" w:rsidR="00BF2C13" w:rsidRPr="00BF2C13" w:rsidRDefault="00BF2C13" w:rsidP="00BF2C13">
      <w:pPr>
        <w:pStyle w:val="Bibliography"/>
        <w:rPr>
          <w:rFonts w:ascii="Aptos"/>
          <w:sz w:val="22"/>
        </w:rPr>
      </w:pPr>
      <w:r w:rsidRPr="00BF2C13">
        <w:rPr>
          <w:rFonts w:ascii="Aptos"/>
          <w:sz w:val="22"/>
        </w:rPr>
        <w:t xml:space="preserve">Sun, T., Yu, H.-Y., Yang, M., Song, Y.-F., &amp; Fu, J.-H. (2023). Risk of asthma in preterm infants with bronchopulmonary dysplasia: A systematic review and meta-analysis. </w:t>
      </w:r>
      <w:r w:rsidRPr="00BF2C13">
        <w:rPr>
          <w:rFonts w:ascii="Aptos"/>
          <w:i/>
          <w:iCs/>
          <w:sz w:val="22"/>
        </w:rPr>
        <w:t xml:space="preserve">World Journal of </w:t>
      </w:r>
      <w:proofErr w:type="spellStart"/>
      <w:r w:rsidRPr="00BF2C13">
        <w:rPr>
          <w:rFonts w:ascii="Aptos"/>
          <w:i/>
          <w:iCs/>
          <w:sz w:val="22"/>
        </w:rPr>
        <w:t>Pediatrics</w:t>
      </w:r>
      <w:proofErr w:type="spellEnd"/>
      <w:r w:rsidRPr="00BF2C13">
        <w:rPr>
          <w:rFonts w:ascii="Aptos"/>
          <w:sz w:val="22"/>
        </w:rPr>
        <w:t xml:space="preserve">, </w:t>
      </w:r>
      <w:r w:rsidRPr="00BF2C13">
        <w:rPr>
          <w:rFonts w:ascii="Aptos"/>
          <w:i/>
          <w:iCs/>
          <w:sz w:val="22"/>
        </w:rPr>
        <w:t>19</w:t>
      </w:r>
      <w:r w:rsidRPr="00BF2C13">
        <w:rPr>
          <w:rFonts w:ascii="Aptos"/>
          <w:sz w:val="22"/>
        </w:rPr>
        <w:t>(6), 549–556. https://doi.org/10.1007/s12519-023-00701-1</w:t>
      </w:r>
    </w:p>
    <w:p w14:paraId="22967F77" w14:textId="77777777" w:rsidR="00BF2C13" w:rsidRPr="00BF2C13" w:rsidRDefault="00BF2C13" w:rsidP="00BF2C13">
      <w:pPr>
        <w:pStyle w:val="Bibliography"/>
        <w:rPr>
          <w:rFonts w:ascii="Aptos"/>
          <w:sz w:val="22"/>
        </w:rPr>
      </w:pPr>
      <w:r w:rsidRPr="00BF2C13">
        <w:rPr>
          <w:rFonts w:ascii="Aptos"/>
          <w:sz w:val="22"/>
        </w:rPr>
        <w:t xml:space="preserve">The GenOMICC Investigators, The ISARIC4C Investigators, The COVID-19 Human Genetics Initiative, 23andMe Investigators, BRACOVID Investigators, Gen-COVID Investigators, </w:t>
      </w:r>
      <w:proofErr w:type="spellStart"/>
      <w:r w:rsidRPr="00BF2C13">
        <w:rPr>
          <w:rFonts w:ascii="Aptos"/>
          <w:sz w:val="22"/>
        </w:rPr>
        <w:t>Pairo</w:t>
      </w:r>
      <w:proofErr w:type="spellEnd"/>
      <w:r w:rsidRPr="00BF2C13">
        <w:rPr>
          <w:rFonts w:ascii="Aptos"/>
          <w:sz w:val="22"/>
        </w:rPr>
        <w:t xml:space="preserve">-Castineira, E., Clohisey, S., Klaric, L., Bretherick, A. D., </w:t>
      </w:r>
      <w:proofErr w:type="spellStart"/>
      <w:r w:rsidRPr="00BF2C13">
        <w:rPr>
          <w:rFonts w:ascii="Aptos"/>
          <w:sz w:val="22"/>
        </w:rPr>
        <w:t>Rawlik</w:t>
      </w:r>
      <w:proofErr w:type="spellEnd"/>
      <w:r w:rsidRPr="00BF2C13">
        <w:rPr>
          <w:rFonts w:ascii="Aptos"/>
          <w:sz w:val="22"/>
        </w:rPr>
        <w:t xml:space="preserve">, K., Pasko, D., Walker, S., Parkinson, N., Fourman, M. H., Russell, C. D., Furniss, J., Richmond, A., </w:t>
      </w:r>
      <w:proofErr w:type="spellStart"/>
      <w:r w:rsidRPr="00BF2C13">
        <w:rPr>
          <w:rFonts w:ascii="Aptos"/>
          <w:sz w:val="22"/>
        </w:rPr>
        <w:t>Gountouna</w:t>
      </w:r>
      <w:proofErr w:type="spellEnd"/>
      <w:r w:rsidRPr="00BF2C13">
        <w:rPr>
          <w:rFonts w:ascii="Aptos"/>
          <w:sz w:val="22"/>
        </w:rPr>
        <w:t xml:space="preserve">, E., … Baillie, J. K. (2021). Genetic mechanisms of critical illness in COVID-19. </w:t>
      </w:r>
      <w:r w:rsidRPr="00BF2C13">
        <w:rPr>
          <w:rFonts w:ascii="Aptos"/>
          <w:i/>
          <w:iCs/>
          <w:sz w:val="22"/>
        </w:rPr>
        <w:t>Nature</w:t>
      </w:r>
      <w:r w:rsidRPr="00BF2C13">
        <w:rPr>
          <w:rFonts w:ascii="Aptos"/>
          <w:sz w:val="22"/>
        </w:rPr>
        <w:t xml:space="preserve">, </w:t>
      </w:r>
      <w:r w:rsidRPr="00BF2C13">
        <w:rPr>
          <w:rFonts w:ascii="Aptos"/>
          <w:i/>
          <w:iCs/>
          <w:sz w:val="22"/>
        </w:rPr>
        <w:t>591</w:t>
      </w:r>
      <w:r w:rsidRPr="00BF2C13">
        <w:rPr>
          <w:rFonts w:ascii="Aptos"/>
          <w:sz w:val="22"/>
        </w:rPr>
        <w:t>(7848), 92–98. https://doi.org/10.1038/s41586-020-03065-y</w:t>
      </w:r>
    </w:p>
    <w:p w14:paraId="02A4CBEE" w14:textId="77777777" w:rsidR="00BF2C13" w:rsidRPr="00BF2C13" w:rsidRDefault="00BF2C13" w:rsidP="00BF2C13">
      <w:pPr>
        <w:pStyle w:val="Bibliography"/>
        <w:rPr>
          <w:rFonts w:ascii="Aptos"/>
          <w:sz w:val="22"/>
        </w:rPr>
      </w:pPr>
      <w:r w:rsidRPr="00BF2C13">
        <w:rPr>
          <w:rFonts w:ascii="Aptos"/>
          <w:sz w:val="22"/>
        </w:rPr>
        <w:t xml:space="preserve">Thébaud, B., Goss, K. N., Laughon, M., Whitsett, J. A., </w:t>
      </w:r>
      <w:proofErr w:type="spellStart"/>
      <w:r w:rsidRPr="00BF2C13">
        <w:rPr>
          <w:rFonts w:ascii="Aptos"/>
          <w:sz w:val="22"/>
        </w:rPr>
        <w:t>Abman</w:t>
      </w:r>
      <w:proofErr w:type="spellEnd"/>
      <w:r w:rsidRPr="00BF2C13">
        <w:rPr>
          <w:rFonts w:ascii="Aptos"/>
          <w:sz w:val="22"/>
        </w:rPr>
        <w:t xml:space="preserve">, S. H., Steinhorn, R. H., Aschner, J. L., Davis, P. G., McGrath-Morrow, S. A., Soll, R. F., &amp; Jobe, A. H. (2019). Bronchopulmonary dysplasia. </w:t>
      </w:r>
      <w:r w:rsidRPr="00BF2C13">
        <w:rPr>
          <w:rFonts w:ascii="Aptos"/>
          <w:i/>
          <w:iCs/>
          <w:sz w:val="22"/>
        </w:rPr>
        <w:t>Nature Reviews Disease Primers</w:t>
      </w:r>
      <w:r w:rsidRPr="00BF2C13">
        <w:rPr>
          <w:rFonts w:ascii="Aptos"/>
          <w:sz w:val="22"/>
        </w:rPr>
        <w:t xml:space="preserve">, </w:t>
      </w:r>
      <w:r w:rsidRPr="00BF2C13">
        <w:rPr>
          <w:rFonts w:ascii="Aptos"/>
          <w:i/>
          <w:iCs/>
          <w:sz w:val="22"/>
        </w:rPr>
        <w:t>5</w:t>
      </w:r>
      <w:r w:rsidRPr="00BF2C13">
        <w:rPr>
          <w:rFonts w:ascii="Aptos"/>
          <w:sz w:val="22"/>
        </w:rPr>
        <w:t>(1), 78. https://doi.org/10.1038/s41572-019-0127-7</w:t>
      </w:r>
    </w:p>
    <w:p w14:paraId="073018D2" w14:textId="77777777" w:rsidR="00BF2C13" w:rsidRPr="00BF2C13" w:rsidRDefault="00BF2C13" w:rsidP="00BF2C13">
      <w:pPr>
        <w:pStyle w:val="Bibliography"/>
        <w:rPr>
          <w:rFonts w:ascii="Aptos"/>
          <w:sz w:val="22"/>
        </w:rPr>
      </w:pPr>
      <w:r w:rsidRPr="00BF2C13">
        <w:rPr>
          <w:rFonts w:ascii="Aptos"/>
          <w:sz w:val="22"/>
        </w:rPr>
        <w:t xml:space="preserve">Torgerson, D. G., Ballard, P. L., Keller, R. L., Oh, S. S., Huntsman, S., Hu, D., Eng, C., Burchard, E. G., Ballard, R. A., &amp; TOLSURF Study Group. (2018). Ancestry and genetic associations </w:t>
      </w:r>
      <w:r w:rsidRPr="00BF2C13">
        <w:rPr>
          <w:rFonts w:ascii="Aptos"/>
          <w:sz w:val="22"/>
        </w:rPr>
        <w:lastRenderedPageBreak/>
        <w:t xml:space="preserve">with bronchopulmonary dysplasia in preterm infants. </w:t>
      </w:r>
      <w:r w:rsidRPr="00BF2C13">
        <w:rPr>
          <w:rFonts w:ascii="Aptos"/>
          <w:i/>
          <w:iCs/>
          <w:sz w:val="22"/>
        </w:rPr>
        <w:t>American Journal of Physiology-Lung Cellular and Molecular Physiology</w:t>
      </w:r>
      <w:r w:rsidRPr="00BF2C13">
        <w:rPr>
          <w:rFonts w:ascii="Aptos"/>
          <w:sz w:val="22"/>
        </w:rPr>
        <w:t xml:space="preserve">, </w:t>
      </w:r>
      <w:r w:rsidRPr="00BF2C13">
        <w:rPr>
          <w:rFonts w:ascii="Aptos"/>
          <w:i/>
          <w:iCs/>
          <w:sz w:val="22"/>
        </w:rPr>
        <w:t>315</w:t>
      </w:r>
      <w:r w:rsidRPr="00BF2C13">
        <w:rPr>
          <w:rFonts w:ascii="Aptos"/>
          <w:sz w:val="22"/>
        </w:rPr>
        <w:t>(5), L858–L869. https://doi.org/10.1152/ajplung.00073.2018</w:t>
      </w:r>
    </w:p>
    <w:p w14:paraId="5B34DBF9" w14:textId="77777777" w:rsidR="00BF2C13" w:rsidRPr="00BF2C13" w:rsidRDefault="00BF2C13" w:rsidP="00BF2C13">
      <w:pPr>
        <w:pStyle w:val="Bibliography"/>
        <w:rPr>
          <w:rFonts w:ascii="Aptos"/>
          <w:sz w:val="22"/>
        </w:rPr>
      </w:pPr>
      <w:r w:rsidRPr="00BF2C13">
        <w:rPr>
          <w:rFonts w:ascii="Aptos"/>
          <w:sz w:val="22"/>
        </w:rPr>
        <w:t xml:space="preserve">Um-Bergström, P., </w:t>
      </w:r>
      <w:proofErr w:type="spellStart"/>
      <w:r w:rsidRPr="00BF2C13">
        <w:rPr>
          <w:rFonts w:ascii="Aptos"/>
          <w:sz w:val="22"/>
        </w:rPr>
        <w:t>Pourbazargan</w:t>
      </w:r>
      <w:proofErr w:type="spellEnd"/>
      <w:r w:rsidRPr="00BF2C13">
        <w:rPr>
          <w:rFonts w:ascii="Aptos"/>
          <w:sz w:val="22"/>
        </w:rPr>
        <w:t xml:space="preserve">, M., Brundin, B., Ström, M., Ezerskyte, M., Gao, J., Berggren </w:t>
      </w:r>
      <w:proofErr w:type="spellStart"/>
      <w:r w:rsidRPr="00BF2C13">
        <w:rPr>
          <w:rFonts w:ascii="Aptos"/>
          <w:sz w:val="22"/>
        </w:rPr>
        <w:t>Broström</w:t>
      </w:r>
      <w:proofErr w:type="spellEnd"/>
      <w:r w:rsidRPr="00BF2C13">
        <w:rPr>
          <w:rFonts w:ascii="Aptos"/>
          <w:sz w:val="22"/>
        </w:rPr>
        <w:t xml:space="preserve">, E., </w:t>
      </w:r>
      <w:proofErr w:type="spellStart"/>
      <w:r w:rsidRPr="00BF2C13">
        <w:rPr>
          <w:rFonts w:ascii="Aptos"/>
          <w:sz w:val="22"/>
        </w:rPr>
        <w:t>Melén</w:t>
      </w:r>
      <w:proofErr w:type="spellEnd"/>
      <w:r w:rsidRPr="00BF2C13">
        <w:rPr>
          <w:rFonts w:ascii="Aptos"/>
          <w:sz w:val="22"/>
        </w:rPr>
        <w:t xml:space="preserve">, E., Wheelock, Å. M., Lindén, A., &amp; Sköld, C. M. (2022). Increased cytotoxic T-cells in the airways of adults with former bronchopulmonary dysplasia. </w:t>
      </w:r>
      <w:r w:rsidRPr="00BF2C13">
        <w:rPr>
          <w:rFonts w:ascii="Aptos"/>
          <w:i/>
          <w:iCs/>
          <w:sz w:val="22"/>
        </w:rPr>
        <w:t>European Respiratory Journal</w:t>
      </w:r>
      <w:r w:rsidRPr="00BF2C13">
        <w:rPr>
          <w:rFonts w:ascii="Aptos"/>
          <w:sz w:val="22"/>
        </w:rPr>
        <w:t xml:space="preserve">, </w:t>
      </w:r>
      <w:r w:rsidRPr="00BF2C13">
        <w:rPr>
          <w:rFonts w:ascii="Aptos"/>
          <w:i/>
          <w:iCs/>
          <w:sz w:val="22"/>
        </w:rPr>
        <w:t>60</w:t>
      </w:r>
      <w:r w:rsidRPr="00BF2C13">
        <w:rPr>
          <w:rFonts w:ascii="Aptos"/>
          <w:sz w:val="22"/>
        </w:rPr>
        <w:t>(3), 2102531. https://doi.org/10.1183/13993003.02531-2021</w:t>
      </w:r>
    </w:p>
    <w:p w14:paraId="15E7CC52" w14:textId="77777777" w:rsidR="00BF2C13" w:rsidRPr="00BF2C13" w:rsidRDefault="00BF2C13" w:rsidP="00BF2C13">
      <w:pPr>
        <w:pStyle w:val="Bibliography"/>
        <w:rPr>
          <w:rFonts w:ascii="Aptos"/>
          <w:sz w:val="22"/>
        </w:rPr>
      </w:pPr>
      <w:r w:rsidRPr="00BF2C13">
        <w:rPr>
          <w:rFonts w:ascii="Aptos"/>
          <w:sz w:val="22"/>
        </w:rPr>
        <w:t xml:space="preserve">Wang, B., Law, A., Regan, T., Parkinson, N., Cole, J., Russell, C. D., </w:t>
      </w:r>
      <w:proofErr w:type="spellStart"/>
      <w:r w:rsidRPr="00BF2C13">
        <w:rPr>
          <w:rFonts w:ascii="Aptos"/>
          <w:sz w:val="22"/>
        </w:rPr>
        <w:t>Dockrell</w:t>
      </w:r>
      <w:proofErr w:type="spellEnd"/>
      <w:r w:rsidRPr="00BF2C13">
        <w:rPr>
          <w:rFonts w:ascii="Aptos"/>
          <w:sz w:val="22"/>
        </w:rPr>
        <w:t xml:space="preserve">, D. H., Gutmann, M. U., &amp; Baillie, J. K. (2022). Systematic comparison of ranking aggregation methods for gene lists in experimental results. </w:t>
      </w:r>
      <w:r w:rsidRPr="00BF2C13">
        <w:rPr>
          <w:rFonts w:ascii="Aptos"/>
          <w:i/>
          <w:iCs/>
          <w:sz w:val="22"/>
        </w:rPr>
        <w:t>Bioinformatics</w:t>
      </w:r>
      <w:r w:rsidRPr="00BF2C13">
        <w:rPr>
          <w:rFonts w:ascii="Aptos"/>
          <w:sz w:val="22"/>
        </w:rPr>
        <w:t xml:space="preserve">, </w:t>
      </w:r>
      <w:r w:rsidRPr="00BF2C13">
        <w:rPr>
          <w:rFonts w:ascii="Aptos"/>
          <w:i/>
          <w:iCs/>
          <w:sz w:val="22"/>
        </w:rPr>
        <w:t>38</w:t>
      </w:r>
      <w:r w:rsidRPr="00BF2C13">
        <w:rPr>
          <w:rFonts w:ascii="Aptos"/>
          <w:sz w:val="22"/>
        </w:rPr>
        <w:t>(21), 4927–4933. https://doi.org/10.1093/bioinformatics/btac621</w:t>
      </w:r>
    </w:p>
    <w:p w14:paraId="78962D6B" w14:textId="77777777" w:rsidR="00BF2C13" w:rsidRPr="00BF2C13" w:rsidRDefault="00BF2C13" w:rsidP="00BF2C13">
      <w:pPr>
        <w:pStyle w:val="Bibliography"/>
        <w:rPr>
          <w:rFonts w:ascii="Aptos"/>
          <w:sz w:val="22"/>
        </w:rPr>
      </w:pPr>
      <w:r w:rsidRPr="00BF2C13">
        <w:rPr>
          <w:rFonts w:ascii="Aptos"/>
          <w:sz w:val="22"/>
        </w:rPr>
        <w:t xml:space="preserve">Wang, H., St. Julien, K. R., Stevenson, D. K., Hoffmann, T. J., Witte, J. S., </w:t>
      </w:r>
      <w:proofErr w:type="spellStart"/>
      <w:r w:rsidRPr="00BF2C13">
        <w:rPr>
          <w:rFonts w:ascii="Aptos"/>
          <w:sz w:val="22"/>
        </w:rPr>
        <w:t>Lazzeroni</w:t>
      </w:r>
      <w:proofErr w:type="spellEnd"/>
      <w:r w:rsidRPr="00BF2C13">
        <w:rPr>
          <w:rFonts w:ascii="Aptos"/>
          <w:sz w:val="22"/>
        </w:rPr>
        <w:t xml:space="preserve">, L. C., Krasnow, M. A., Quaintance, C. C., Oehlert, J. W., Jelliffe-Pawlowski, L. L., Gould, J. B., Shaw, G. M., &amp; </w:t>
      </w:r>
      <w:proofErr w:type="spellStart"/>
      <w:r w:rsidRPr="00BF2C13">
        <w:rPr>
          <w:rFonts w:ascii="Aptos"/>
          <w:sz w:val="22"/>
        </w:rPr>
        <w:t>O’Brodovich</w:t>
      </w:r>
      <w:proofErr w:type="spellEnd"/>
      <w:r w:rsidRPr="00BF2C13">
        <w:rPr>
          <w:rFonts w:ascii="Aptos"/>
          <w:sz w:val="22"/>
        </w:rPr>
        <w:t xml:space="preserve">, H. M. (2013). A Genome-Wide Association Study (GWAS) for Bronchopulmonary Dysplasia. </w:t>
      </w:r>
      <w:proofErr w:type="spellStart"/>
      <w:r w:rsidRPr="00BF2C13">
        <w:rPr>
          <w:rFonts w:ascii="Aptos"/>
          <w:i/>
          <w:iCs/>
          <w:sz w:val="22"/>
        </w:rPr>
        <w:t>Pediatrics</w:t>
      </w:r>
      <w:proofErr w:type="spellEnd"/>
      <w:r w:rsidRPr="00BF2C13">
        <w:rPr>
          <w:rFonts w:ascii="Aptos"/>
          <w:sz w:val="22"/>
        </w:rPr>
        <w:t xml:space="preserve">, </w:t>
      </w:r>
      <w:r w:rsidRPr="00BF2C13">
        <w:rPr>
          <w:rFonts w:ascii="Aptos"/>
          <w:i/>
          <w:iCs/>
          <w:sz w:val="22"/>
        </w:rPr>
        <w:t>132</w:t>
      </w:r>
      <w:r w:rsidRPr="00BF2C13">
        <w:rPr>
          <w:rFonts w:ascii="Aptos"/>
          <w:sz w:val="22"/>
        </w:rPr>
        <w:t>(2), 290–297. https://doi.org/10.1542/peds.2013-0533</w:t>
      </w:r>
    </w:p>
    <w:p w14:paraId="34595496" w14:textId="77777777" w:rsidR="00BF2C13" w:rsidRPr="00BF2C13" w:rsidRDefault="00BF2C13" w:rsidP="00BF2C13">
      <w:pPr>
        <w:pStyle w:val="Bibliography"/>
        <w:rPr>
          <w:rFonts w:ascii="Aptos"/>
          <w:sz w:val="22"/>
        </w:rPr>
      </w:pPr>
      <w:r w:rsidRPr="00BF2C13">
        <w:rPr>
          <w:rFonts w:ascii="Aptos"/>
          <w:sz w:val="22"/>
        </w:rPr>
        <w:t xml:space="preserve">Wu, T., Hu, E., Xu, S., Chen, M., Guo, P., Dai, Z., Feng, T., Zhou, L., Tang, W., Zhan, L., Fu, X., Liu, S., Bo, X., &amp; Yu, G. (2021). </w:t>
      </w:r>
      <w:proofErr w:type="spellStart"/>
      <w:r w:rsidRPr="00BF2C13">
        <w:rPr>
          <w:rFonts w:ascii="Aptos"/>
          <w:sz w:val="22"/>
        </w:rPr>
        <w:t>clusterProfiler</w:t>
      </w:r>
      <w:proofErr w:type="spellEnd"/>
      <w:r w:rsidRPr="00BF2C13">
        <w:rPr>
          <w:rFonts w:ascii="Aptos"/>
          <w:sz w:val="22"/>
        </w:rPr>
        <w:t xml:space="preserve"> 4.0: A universal enrichment tool for interpreting omics data. </w:t>
      </w:r>
      <w:r w:rsidRPr="00BF2C13">
        <w:rPr>
          <w:rFonts w:ascii="Aptos"/>
          <w:i/>
          <w:iCs/>
          <w:sz w:val="22"/>
        </w:rPr>
        <w:t>The Innovation</w:t>
      </w:r>
      <w:r w:rsidRPr="00BF2C13">
        <w:rPr>
          <w:rFonts w:ascii="Aptos"/>
          <w:sz w:val="22"/>
        </w:rPr>
        <w:t xml:space="preserve">, </w:t>
      </w:r>
      <w:r w:rsidRPr="00BF2C13">
        <w:rPr>
          <w:rFonts w:ascii="Aptos"/>
          <w:i/>
          <w:iCs/>
          <w:sz w:val="22"/>
        </w:rPr>
        <w:t>2</w:t>
      </w:r>
      <w:r w:rsidRPr="00BF2C13">
        <w:rPr>
          <w:rFonts w:ascii="Aptos"/>
          <w:sz w:val="22"/>
        </w:rPr>
        <w:t>(3), 100141. https://doi.org/10.1016/j.xinn.2021.100141</w:t>
      </w:r>
    </w:p>
    <w:p w14:paraId="27B667E2" w14:textId="620EDBED" w:rsidR="005D240B" w:rsidRPr="005B64D9" w:rsidRDefault="005D240B" w:rsidP="00BF2C13">
      <w:pPr>
        <w:pStyle w:val="Bibliography"/>
        <w:rPr>
          <w:b/>
          <w:bCs/>
          <w:sz w:val="22"/>
          <w:szCs w:val="22"/>
        </w:rPr>
      </w:pPr>
      <w:r>
        <w:rPr>
          <w:b/>
          <w:bCs/>
          <w:sz w:val="22"/>
          <w:szCs w:val="22"/>
        </w:rPr>
        <w:fldChar w:fldCharType="end"/>
      </w:r>
    </w:p>
    <w:p w14:paraId="5A4CAA76" w14:textId="77777777" w:rsidR="005D240B" w:rsidRPr="00B016B7" w:rsidRDefault="005D240B" w:rsidP="005D240B">
      <w:pPr>
        <w:spacing w:line="480" w:lineRule="auto"/>
        <w:jc w:val="both"/>
        <w:rPr>
          <w:rFonts w:cs="Calibri"/>
          <w:b/>
          <w:bCs/>
          <w:color w:val="000000" w:themeColor="text1"/>
          <w:sz w:val="22"/>
          <w:szCs w:val="22"/>
        </w:rPr>
      </w:pPr>
      <w:r w:rsidRPr="005B64D9">
        <w:rPr>
          <w:b/>
          <w:bCs/>
          <w:sz w:val="22"/>
          <w:szCs w:val="22"/>
        </w:rPr>
        <w:br w:type="column"/>
      </w:r>
      <w:r w:rsidRPr="005B64D9">
        <w:rPr>
          <w:rFonts w:cs="Calibri"/>
          <w:b/>
          <w:bCs/>
          <w:color w:val="000000" w:themeColor="text1"/>
          <w:sz w:val="22"/>
          <w:szCs w:val="22"/>
        </w:rPr>
        <w:lastRenderedPageBreak/>
        <w:t>CONFLICT OF INTEREST</w:t>
      </w:r>
    </w:p>
    <w:p w14:paraId="4A34556C"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54BDE0EE" w14:textId="77777777" w:rsidR="005D240B" w:rsidRPr="005B64D9" w:rsidRDefault="005D240B" w:rsidP="005D240B">
      <w:pPr>
        <w:spacing w:line="480" w:lineRule="auto"/>
        <w:jc w:val="both"/>
        <w:rPr>
          <w:rFonts w:cs="Calibri"/>
          <w:color w:val="000000" w:themeColor="text1"/>
          <w:sz w:val="22"/>
          <w:szCs w:val="22"/>
        </w:rPr>
      </w:pPr>
    </w:p>
    <w:p w14:paraId="136AFC5B" w14:textId="77777777" w:rsidR="005D240B" w:rsidRPr="005B64D9"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0A5FE62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1C0C6D3C" w14:textId="77777777" w:rsidR="005D240B" w:rsidRPr="005B64D9" w:rsidRDefault="005D240B" w:rsidP="005D240B">
      <w:pPr>
        <w:spacing w:line="480" w:lineRule="auto"/>
        <w:jc w:val="both"/>
        <w:rPr>
          <w:rFonts w:cs="Calibri"/>
          <w:color w:val="000000" w:themeColor="text1"/>
          <w:sz w:val="22"/>
          <w:szCs w:val="22"/>
        </w:rPr>
      </w:pPr>
    </w:p>
    <w:p w14:paraId="23C76A32"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3441BA02"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5889C142" w14:textId="77777777" w:rsidR="005D240B" w:rsidRPr="005B64D9" w:rsidRDefault="005D240B" w:rsidP="005D240B">
      <w:pPr>
        <w:spacing w:line="480" w:lineRule="auto"/>
        <w:jc w:val="both"/>
        <w:rPr>
          <w:rFonts w:cs="Calibri"/>
          <w:b/>
          <w:bCs/>
          <w:color w:val="000000" w:themeColor="text1"/>
          <w:sz w:val="22"/>
          <w:szCs w:val="22"/>
        </w:rPr>
      </w:pPr>
    </w:p>
    <w:p w14:paraId="37C7D559" w14:textId="77777777" w:rsidR="005D240B" w:rsidRPr="00B016B7" w:rsidRDefault="005D240B" w:rsidP="005D240B">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08507F0B" w14:textId="77777777" w:rsidR="005D240B" w:rsidRPr="005B64D9" w:rsidRDefault="005D240B" w:rsidP="005D240B">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132675F5" w14:textId="77777777" w:rsidR="005D240B" w:rsidRPr="005B64D9" w:rsidRDefault="005D240B" w:rsidP="005D240B">
      <w:pPr>
        <w:spacing w:line="480" w:lineRule="auto"/>
        <w:jc w:val="both"/>
        <w:rPr>
          <w:sz w:val="22"/>
          <w:szCs w:val="22"/>
        </w:rPr>
      </w:pPr>
    </w:p>
    <w:p w14:paraId="4587EAE1" w14:textId="77777777" w:rsidR="005D240B" w:rsidRPr="005B64D9" w:rsidRDefault="005D240B" w:rsidP="005D240B">
      <w:pPr>
        <w:spacing w:line="480" w:lineRule="auto"/>
        <w:jc w:val="both"/>
        <w:rPr>
          <w:sz w:val="22"/>
          <w:szCs w:val="22"/>
        </w:rPr>
      </w:pPr>
    </w:p>
    <w:p w14:paraId="36B180ED" w14:textId="77777777" w:rsidR="003B2F70" w:rsidRDefault="003B2F70"/>
    <w:sectPr w:rsidR="003B2F70" w:rsidSect="005D240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48:00Z" w:initials="SCH">
    <w:p w14:paraId="0A4AA065" w14:textId="77777777" w:rsidR="005D240B" w:rsidRDefault="005D240B" w:rsidP="005D240B">
      <w:r>
        <w:rPr>
          <w:rStyle w:val="CommentReference"/>
        </w:rPr>
        <w:annotationRef/>
      </w:r>
      <w:r>
        <w:rPr>
          <w:sz w:val="20"/>
          <w:szCs w:val="20"/>
        </w:rPr>
        <w:t>350 words</w:t>
      </w:r>
    </w:p>
    <w:p w14:paraId="6BF7F052" w14:textId="77777777" w:rsidR="005D240B" w:rsidRDefault="005D240B" w:rsidP="005D240B"/>
  </w:comment>
  <w:comment w:id="1" w:author="Sara Clohisey Hendry" w:date="2025-08-06T09:10:00Z" w:initials="SCH">
    <w:p w14:paraId="21CB6B62" w14:textId="77777777" w:rsidR="005D240B" w:rsidRDefault="005D240B" w:rsidP="005D240B">
      <w:r>
        <w:rPr>
          <w:rStyle w:val="CommentReference"/>
        </w:rPr>
        <w:annotationRef/>
      </w:r>
      <w:r>
        <w:rPr>
          <w:sz w:val="20"/>
          <w:szCs w:val="20"/>
        </w:rPr>
        <w:t>Comment on species differences</w:t>
      </w:r>
    </w:p>
    <w:p w14:paraId="13E3502B" w14:textId="77777777" w:rsidR="005D240B" w:rsidRDefault="005D240B" w:rsidP="005D240B"/>
    <w:p w14:paraId="128732A1" w14:textId="77777777" w:rsidR="005D240B" w:rsidRDefault="005D240B" w:rsidP="005D240B">
      <w:r>
        <w:rPr>
          <w:sz w:val="20"/>
          <w:szCs w:val="20"/>
        </w:rPr>
        <w:t>And include ARDS comparison</w:t>
      </w:r>
    </w:p>
  </w:comment>
  <w:comment w:id="2" w:author="Sara Clohisey Hendry" w:date="2025-08-18T14:03:00Z" w:initials="SCH">
    <w:p w14:paraId="67ADF605" w14:textId="77777777" w:rsidR="005D240B" w:rsidRDefault="005D240B" w:rsidP="005D240B">
      <w:r>
        <w:rPr>
          <w:rStyle w:val="CommentReference"/>
        </w:rPr>
        <w:annotationRef/>
      </w:r>
      <w:r>
        <w:rPr>
          <w:sz w:val="20"/>
          <w:szCs w:val="20"/>
        </w:rPr>
        <w:t>But not adaptive immunity, innate immunity but with Tcells</w:t>
      </w:r>
    </w:p>
    <w:p w14:paraId="17C40C1D" w14:textId="77777777" w:rsidR="005D240B" w:rsidRDefault="005D240B" w:rsidP="005D240B"/>
  </w:comment>
  <w:comment w:id="3" w:author="Sara Clohisey Hendry" w:date="2025-08-06T10:58:00Z" w:initials="SCH">
    <w:p w14:paraId="57117665" w14:textId="77777777" w:rsidR="005D240B" w:rsidRDefault="005D240B" w:rsidP="005D240B">
      <w:r>
        <w:rPr>
          <w:rStyle w:val="CommentReference"/>
        </w:rPr>
        <w:annotationRef/>
      </w:r>
      <w:r>
        <w:rPr>
          <w:sz w:val="20"/>
          <w:szCs w:val="20"/>
        </w:rPr>
        <w:t>Aim for 1200 words</w:t>
      </w:r>
    </w:p>
  </w:comment>
  <w:comment w:id="4" w:author="Sara Clohisey Hendry" w:date="2025-08-06T12:55:00Z" w:initials="SCH">
    <w:p w14:paraId="53F7F3EE" w14:textId="77777777" w:rsidR="005D240B" w:rsidRDefault="005D240B" w:rsidP="005D240B">
      <w:r>
        <w:rPr>
          <w:rStyle w:val="CommentReference"/>
        </w:rPr>
        <w:annotationRef/>
      </w:r>
      <w:r>
        <w:rPr>
          <w:sz w:val="20"/>
          <w:szCs w:val="20"/>
        </w:rPr>
        <w:t>heatmap</w:t>
      </w:r>
    </w:p>
    <w:p w14:paraId="6A55D93C" w14:textId="77777777" w:rsidR="005D240B" w:rsidRDefault="005D240B" w:rsidP="005D240B"/>
  </w:comment>
  <w:comment w:id="5" w:author="Sara Clohisey Hendry" w:date="2025-08-14T12:34:00Z" w:initials="SCH">
    <w:p w14:paraId="7A7BC296" w14:textId="77777777" w:rsidR="005D240B" w:rsidRDefault="005D240B" w:rsidP="005D240B">
      <w:r>
        <w:rPr>
          <w:rStyle w:val="CommentReference"/>
        </w:rPr>
        <w:annotationRef/>
      </w:r>
      <w:r>
        <w:rPr>
          <w:sz w:val="20"/>
          <w:szCs w:val="20"/>
        </w:rPr>
        <w:t>Is it best to do GSEA then ORA for a dataset like this?</w:t>
      </w:r>
    </w:p>
  </w:comment>
  <w:comment w:id="6" w:author="Sara Clohisey Hendry" w:date="2025-08-18T13:54:00Z" w:initials="SCH">
    <w:p w14:paraId="78E4F4FE" w14:textId="77777777" w:rsidR="005D240B" w:rsidRDefault="005D240B" w:rsidP="005D240B">
      <w:r>
        <w:rPr>
          <w:rStyle w:val="CommentReference"/>
        </w:rPr>
        <w:annotationRef/>
      </w:r>
      <w:r>
        <w:rPr>
          <w:sz w:val="20"/>
          <w:szCs w:val="20"/>
        </w:rPr>
        <w:t>Not true, needs more subtle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BF7F052" w15:done="0"/>
  <w15:commentEx w15:paraId="128732A1" w15:done="0"/>
  <w15:commentEx w15:paraId="17C40C1D" w15:done="0"/>
  <w15:commentEx w15:paraId="57117665" w15:done="0"/>
  <w15:commentEx w15:paraId="6A55D93C" w15:done="0"/>
  <w15:commentEx w15:paraId="7A7BC296" w15:done="0"/>
  <w15:commentEx w15:paraId="78E4F4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75E3CE" w16cex:dateUtc="2025-08-06T09:48:00Z"/>
  <w16cex:commentExtensible w16cex:durableId="58F3C30A" w16cex:dateUtc="2025-08-06T08:10:00Z"/>
  <w16cex:commentExtensible w16cex:durableId="2BA5A462" w16cex:dateUtc="2025-08-18T13:03:00Z"/>
  <w16cex:commentExtensible w16cex:durableId="15488C85" w16cex:dateUtc="2025-08-06T09:58:00Z"/>
  <w16cex:commentExtensible w16cex:durableId="515A323F" w16cex:dateUtc="2025-08-06T11:55:00Z"/>
  <w16cex:commentExtensible w16cex:durableId="337F665B" w16cex:dateUtc="2025-08-14T11:34:00Z"/>
  <w16cex:commentExtensible w16cex:durableId="7D56FEA5" w16cex:dateUtc="2025-08-18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BF7F052" w16cid:durableId="3575E3CE"/>
  <w16cid:commentId w16cid:paraId="128732A1" w16cid:durableId="58F3C30A"/>
  <w16cid:commentId w16cid:paraId="17C40C1D" w16cid:durableId="2BA5A462"/>
  <w16cid:commentId w16cid:paraId="57117665" w16cid:durableId="15488C85"/>
  <w16cid:commentId w16cid:paraId="6A55D93C" w16cid:durableId="515A323F"/>
  <w16cid:commentId w16cid:paraId="7A7BC296" w16cid:durableId="337F665B"/>
  <w16cid:commentId w16cid:paraId="78E4F4FE" w16cid:durableId="7D56FEA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6962705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240B"/>
    <w:rsid w:val="003B2F70"/>
    <w:rsid w:val="005508DA"/>
    <w:rsid w:val="005A680A"/>
    <w:rsid w:val="005D240B"/>
    <w:rsid w:val="00756D83"/>
    <w:rsid w:val="009775FE"/>
    <w:rsid w:val="009F3C8A"/>
    <w:rsid w:val="00AB2D4D"/>
    <w:rsid w:val="00AB7995"/>
    <w:rsid w:val="00AE378A"/>
    <w:rsid w:val="00BD33E1"/>
    <w:rsid w:val="00BF2C13"/>
    <w:rsid w:val="00C2707E"/>
    <w:rsid w:val="00D50D3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1D81AF2"/>
  <w15:chartTrackingRefBased/>
  <w15:docId w15:val="{11D2DAE2-4C38-8846-B2CD-023C730CF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C13"/>
  </w:style>
  <w:style w:type="paragraph" w:styleId="Heading1">
    <w:name w:val="heading 1"/>
    <w:basedOn w:val="Normal"/>
    <w:next w:val="Normal"/>
    <w:link w:val="Heading1Char"/>
    <w:uiPriority w:val="9"/>
    <w:qFormat/>
    <w:rsid w:val="005D240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240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240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240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240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240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240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240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240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240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240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240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240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240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240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240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240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240B"/>
    <w:rPr>
      <w:rFonts w:eastAsiaTheme="majorEastAsia" w:cstheme="majorBidi"/>
      <w:color w:val="272727" w:themeColor="text1" w:themeTint="D8"/>
    </w:rPr>
  </w:style>
  <w:style w:type="paragraph" w:styleId="Title">
    <w:name w:val="Title"/>
    <w:basedOn w:val="Normal"/>
    <w:next w:val="Normal"/>
    <w:link w:val="TitleChar"/>
    <w:uiPriority w:val="10"/>
    <w:qFormat/>
    <w:rsid w:val="005D240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240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240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240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240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D240B"/>
    <w:rPr>
      <w:i/>
      <w:iCs/>
      <w:color w:val="404040" w:themeColor="text1" w:themeTint="BF"/>
    </w:rPr>
  </w:style>
  <w:style w:type="paragraph" w:styleId="ListParagraph">
    <w:name w:val="List Paragraph"/>
    <w:basedOn w:val="Normal"/>
    <w:uiPriority w:val="34"/>
    <w:qFormat/>
    <w:rsid w:val="005D240B"/>
    <w:pPr>
      <w:ind w:left="720"/>
      <w:contextualSpacing/>
    </w:pPr>
  </w:style>
  <w:style w:type="character" w:styleId="IntenseEmphasis">
    <w:name w:val="Intense Emphasis"/>
    <w:basedOn w:val="DefaultParagraphFont"/>
    <w:uiPriority w:val="21"/>
    <w:qFormat/>
    <w:rsid w:val="005D240B"/>
    <w:rPr>
      <w:i/>
      <w:iCs/>
      <w:color w:val="0F4761" w:themeColor="accent1" w:themeShade="BF"/>
    </w:rPr>
  </w:style>
  <w:style w:type="paragraph" w:styleId="IntenseQuote">
    <w:name w:val="Intense Quote"/>
    <w:basedOn w:val="Normal"/>
    <w:next w:val="Normal"/>
    <w:link w:val="IntenseQuoteChar"/>
    <w:uiPriority w:val="30"/>
    <w:qFormat/>
    <w:rsid w:val="005D240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240B"/>
    <w:rPr>
      <w:i/>
      <w:iCs/>
      <w:color w:val="0F4761" w:themeColor="accent1" w:themeShade="BF"/>
    </w:rPr>
  </w:style>
  <w:style w:type="character" w:styleId="IntenseReference">
    <w:name w:val="Intense Reference"/>
    <w:basedOn w:val="DefaultParagraphFont"/>
    <w:uiPriority w:val="32"/>
    <w:qFormat/>
    <w:rsid w:val="005D240B"/>
    <w:rPr>
      <w:b/>
      <w:bCs/>
      <w:smallCaps/>
      <w:color w:val="0F4761" w:themeColor="accent1" w:themeShade="BF"/>
      <w:spacing w:val="5"/>
    </w:rPr>
  </w:style>
  <w:style w:type="character" w:styleId="CommentReference">
    <w:name w:val="annotation reference"/>
    <w:basedOn w:val="DefaultParagraphFont"/>
    <w:uiPriority w:val="99"/>
    <w:semiHidden/>
    <w:unhideWhenUsed/>
    <w:rsid w:val="005D240B"/>
    <w:rPr>
      <w:sz w:val="16"/>
      <w:szCs w:val="16"/>
    </w:rPr>
  </w:style>
  <w:style w:type="paragraph" w:styleId="Bibliography">
    <w:name w:val="Bibliography"/>
    <w:basedOn w:val="Normal"/>
    <w:next w:val="Normal"/>
    <w:uiPriority w:val="37"/>
    <w:unhideWhenUsed/>
    <w:rsid w:val="005D240B"/>
    <w:pPr>
      <w:tabs>
        <w:tab w:val="left" w:pos="380"/>
      </w:tabs>
      <w:spacing w:line="480" w:lineRule="auto"/>
      <w:ind w:left="720" w:hanging="720"/>
    </w:pPr>
  </w:style>
  <w:style w:type="character" w:styleId="Hyperlink">
    <w:name w:val="Hyperlink"/>
    <w:basedOn w:val="DefaultParagraphFont"/>
    <w:uiPriority w:val="99"/>
    <w:semiHidden/>
    <w:unhideWhenUsed/>
    <w:rsid w:val="005D240B"/>
    <w:rPr>
      <w:color w:val="0000FF"/>
      <w:u w:val="single"/>
    </w:rPr>
  </w:style>
  <w:style w:type="character" w:styleId="LineNumber">
    <w:name w:val="line number"/>
    <w:basedOn w:val="DefaultParagraphFont"/>
    <w:uiPriority w:val="99"/>
    <w:semiHidden/>
    <w:unhideWhenUsed/>
    <w:rsid w:val="005D24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1</Pages>
  <Words>20686</Words>
  <Characters>117915</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5</cp:revision>
  <dcterms:created xsi:type="dcterms:W3CDTF">2025-08-19T13:00:00Z</dcterms:created>
  <dcterms:modified xsi:type="dcterms:W3CDTF">2025-08-19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mNJpV6A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